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54ACA" w:rsidRPr="00396B36" w:rsidRDefault="00A54ACA" w:rsidP="00A54ACA">
      <w:pPr>
        <w:spacing w:after="0"/>
        <w:ind w:left="709" w:firstLine="11"/>
        <w:jc w:val="center"/>
        <w:rPr>
          <w:rFonts w:ascii="Times New Roman" w:hAnsi="Times New Roman" w:cs="Times New Roman"/>
          <w:sz w:val="24"/>
          <w:szCs w:val="24"/>
          <w:lang w:val="en-US"/>
        </w:rPr>
      </w:pPr>
      <w:r>
        <w:rPr>
          <w:noProof/>
          <w:lang w:val="en-US"/>
        </w:rPr>
        <w:drawing>
          <wp:anchor distT="0" distB="0" distL="114300" distR="114300" simplePos="0" relativeHeight="251659264" behindDoc="0" locked="0" layoutInCell="1" allowOverlap="1" wp14:anchorId="3BE8323A" wp14:editId="55DBAE2A">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63600" cy="93789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660288" behindDoc="0" locked="0" layoutInCell="1" allowOverlap="1" wp14:anchorId="67B56BF4" wp14:editId="35FB62A8">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scription: Description: Description: Description: Description: Description: Description: Description: Untitled.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12470" cy="9429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C7749E">
        <w:rPr>
          <w:rFonts w:ascii="Times New Roman" w:hAnsi="Times New Roman" w:cs="Times New Roman"/>
          <w:sz w:val="24"/>
          <w:szCs w:val="24"/>
          <w:lang w:val="en-US"/>
        </w:rPr>
        <w:t xml:space="preserve"> </w:t>
      </w:r>
      <w:r w:rsidRPr="00C7749E">
        <w:rPr>
          <w:rFonts w:ascii="Times New Roman" w:hAnsi="Times New Roman" w:cs="Times New Roman"/>
          <w:sz w:val="24"/>
          <w:szCs w:val="24"/>
          <w:lang w:val="en-US"/>
        </w:rPr>
        <w:tab/>
      </w:r>
      <w:r w:rsidRPr="00C7749E">
        <w:rPr>
          <w:rFonts w:ascii="Times New Roman" w:hAnsi="Times New Roman" w:cs="Times New Roman"/>
          <w:sz w:val="24"/>
          <w:szCs w:val="24"/>
        </w:rPr>
        <w:t xml:space="preserve">Jurnal </w:t>
      </w:r>
      <w:r w:rsidRPr="00C7749E">
        <w:rPr>
          <w:rFonts w:ascii="Times New Roman" w:hAnsi="Times New Roman" w:cs="Times New Roman"/>
          <w:sz w:val="24"/>
          <w:szCs w:val="24"/>
          <w:lang w:val="en-US"/>
        </w:rPr>
        <w:t>Basicedu</w:t>
      </w:r>
      <w:r w:rsidRPr="00C7749E">
        <w:rPr>
          <w:rFonts w:ascii="Times New Roman" w:hAnsi="Times New Roman" w:cs="Times New Roman"/>
          <w:sz w:val="24"/>
          <w:szCs w:val="24"/>
        </w:rPr>
        <w:t xml:space="preserve"> Volume </w:t>
      </w:r>
      <w:r>
        <w:rPr>
          <w:rFonts w:ascii="Times New Roman" w:hAnsi="Times New Roman" w:cs="Times New Roman"/>
          <w:sz w:val="24"/>
          <w:szCs w:val="24"/>
          <w:lang w:val="en-US"/>
        </w:rPr>
        <w:t>4</w:t>
      </w:r>
      <w:r w:rsidRPr="00C7749E">
        <w:rPr>
          <w:rFonts w:ascii="Times New Roman" w:hAnsi="Times New Roman" w:cs="Times New Roman"/>
          <w:sz w:val="24"/>
          <w:szCs w:val="24"/>
        </w:rPr>
        <w:t xml:space="preserve"> Nomor </w:t>
      </w:r>
      <w:r>
        <w:rPr>
          <w:rFonts w:ascii="Times New Roman" w:hAnsi="Times New Roman" w:cs="Times New Roman"/>
          <w:sz w:val="24"/>
          <w:szCs w:val="24"/>
          <w:lang w:val="en-US"/>
        </w:rPr>
        <w:t>4</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Tahun 2020 </w:t>
      </w:r>
      <w:r w:rsidRPr="008E7EEB">
        <w:rPr>
          <w:rFonts w:ascii="Times New Roman" w:hAnsi="Times New Roman" w:cs="Times New Roman"/>
          <w:sz w:val="24"/>
          <w:szCs w:val="24"/>
        </w:rPr>
        <w:t>Halaman</w:t>
      </w:r>
      <w:r w:rsidRPr="008E7EEB">
        <w:rPr>
          <w:rFonts w:ascii="Times New Roman" w:hAnsi="Times New Roman" w:cs="Times New Roman"/>
          <w:sz w:val="24"/>
          <w:szCs w:val="24"/>
          <w:lang w:val="en-US"/>
        </w:rPr>
        <w:t xml:space="preserve"> xx</w:t>
      </w:r>
    </w:p>
    <w:p w:rsidR="00A54ACA" w:rsidRPr="00C7749E" w:rsidRDefault="00A54ACA" w:rsidP="00A54ACA">
      <w:pPr>
        <w:spacing w:after="0"/>
        <w:ind w:left="709" w:firstLine="11"/>
        <w:jc w:val="center"/>
        <w:rPr>
          <w:rFonts w:ascii="Times New Roman" w:hAnsi="Times New Roman" w:cs="Times New Roman"/>
          <w:b/>
          <w:bCs/>
          <w:sz w:val="28"/>
          <w:szCs w:val="28"/>
          <w:lang w:val="en-US"/>
        </w:rPr>
      </w:pPr>
      <w:r w:rsidRPr="00C7749E">
        <w:rPr>
          <w:rFonts w:ascii="Times New Roman" w:hAnsi="Times New Roman" w:cs="Times New Roman"/>
          <w:b/>
          <w:bCs/>
          <w:sz w:val="28"/>
          <w:szCs w:val="28"/>
          <w:lang w:val="en-US"/>
        </w:rPr>
        <w:t>JURNAL</w:t>
      </w:r>
      <w:r w:rsidRPr="00C7749E">
        <w:rPr>
          <w:rFonts w:ascii="Times New Roman" w:hAnsi="Times New Roman" w:cs="Times New Roman"/>
          <w:b/>
          <w:bCs/>
          <w:sz w:val="28"/>
          <w:szCs w:val="28"/>
        </w:rPr>
        <w:t xml:space="preserve"> </w:t>
      </w:r>
      <w:r w:rsidRPr="00C7749E">
        <w:rPr>
          <w:rFonts w:ascii="Times New Roman" w:hAnsi="Times New Roman" w:cs="Times New Roman"/>
          <w:b/>
          <w:bCs/>
          <w:sz w:val="28"/>
          <w:szCs w:val="28"/>
          <w:lang w:val="en-US"/>
        </w:rPr>
        <w:t>BASICEDU</w:t>
      </w:r>
    </w:p>
    <w:p w:rsidR="00A54ACA" w:rsidRPr="00C7749E" w:rsidRDefault="00A54ACA" w:rsidP="00A54ACA">
      <w:pPr>
        <w:spacing w:after="0"/>
        <w:ind w:left="709" w:firstLine="11"/>
        <w:jc w:val="center"/>
        <w:rPr>
          <w:rFonts w:ascii="Times New Roman" w:hAnsi="Times New Roman" w:cs="Times New Roman"/>
          <w:i/>
          <w:lang w:val="en-US"/>
        </w:rPr>
      </w:pPr>
      <w:r w:rsidRPr="00C7749E">
        <w:rPr>
          <w:rFonts w:ascii="Times New Roman" w:hAnsi="Times New Roman" w:cs="Times New Roman"/>
          <w:i/>
        </w:rPr>
        <w:t xml:space="preserve">Research &amp; </w:t>
      </w:r>
      <w:r w:rsidRPr="00C7749E">
        <w:rPr>
          <w:rFonts w:ascii="Times New Roman" w:hAnsi="Times New Roman" w:cs="Times New Roman"/>
          <w:i/>
          <w:sz w:val="24"/>
          <w:szCs w:val="24"/>
        </w:rPr>
        <w:t>Learning</w:t>
      </w:r>
      <w:r w:rsidRPr="00C7749E">
        <w:rPr>
          <w:rFonts w:ascii="Times New Roman" w:hAnsi="Times New Roman" w:cs="Times New Roman"/>
          <w:i/>
        </w:rPr>
        <w:t xml:space="preserve"> </w:t>
      </w:r>
      <w:r w:rsidRPr="00C7749E">
        <w:rPr>
          <w:rFonts w:ascii="Times New Roman" w:hAnsi="Times New Roman" w:cs="Times New Roman"/>
          <w:i/>
          <w:sz w:val="24"/>
          <w:szCs w:val="24"/>
        </w:rPr>
        <w:t>in</w:t>
      </w:r>
      <w:r w:rsidRPr="00C7749E">
        <w:rPr>
          <w:rFonts w:ascii="Times New Roman" w:hAnsi="Times New Roman" w:cs="Times New Roman"/>
          <w:i/>
        </w:rPr>
        <w:t xml:space="preserve"> Elementary Education</w:t>
      </w:r>
    </w:p>
    <w:p w:rsidR="00A54ACA" w:rsidRDefault="00616842" w:rsidP="00A54ACA">
      <w:pPr>
        <w:spacing w:after="0"/>
        <w:ind w:left="709" w:firstLine="11"/>
        <w:jc w:val="center"/>
        <w:rPr>
          <w:rFonts w:ascii="Times New Roman" w:hAnsi="Times New Roman" w:cs="Times New Roman"/>
          <w:i/>
        </w:rPr>
      </w:pPr>
      <w:hyperlink r:id="rId10" w:history="1">
        <w:r w:rsidR="00A54ACA" w:rsidRPr="00D364BF">
          <w:rPr>
            <w:rStyle w:val="Hyperlink"/>
            <w:rFonts w:ascii="Times New Roman" w:hAnsi="Times New Roman" w:cs="Times New Roman"/>
            <w:i/>
          </w:rPr>
          <w:t>https://jbasic.org/index.php/basicedu</w:t>
        </w:r>
      </w:hyperlink>
    </w:p>
    <w:p w:rsidR="00A54ACA" w:rsidRDefault="00A54ACA" w:rsidP="00A54ACA">
      <w:pPr>
        <w:spacing w:after="120" w:line="240" w:lineRule="auto"/>
        <w:rPr>
          <w:rFonts w:ascii="Times New Roman" w:hAnsi="Times New Roman"/>
          <w:b/>
          <w:sz w:val="28"/>
          <w:szCs w:val="28"/>
          <w:lang w:val="en-US"/>
        </w:rPr>
      </w:pPr>
    </w:p>
    <w:p w:rsidR="00A54ACA" w:rsidRPr="00A54ACA" w:rsidRDefault="00A54ACA" w:rsidP="00A54ACA">
      <w:pPr>
        <w:autoSpaceDE w:val="0"/>
        <w:autoSpaceDN w:val="0"/>
        <w:adjustRightInd w:val="0"/>
        <w:spacing w:after="120" w:line="240" w:lineRule="auto"/>
        <w:jc w:val="center"/>
        <w:rPr>
          <w:rFonts w:ascii="Times New Roman" w:hAnsi="Times New Roman" w:cs="Times New Roman"/>
          <w:b/>
          <w:sz w:val="24"/>
          <w:szCs w:val="24"/>
          <w:lang w:val="en-US"/>
        </w:rPr>
      </w:pPr>
      <w:r w:rsidRPr="00A54ACA">
        <w:rPr>
          <w:rFonts w:ascii="Times New Roman" w:hAnsi="Times New Roman" w:cs="Times New Roman"/>
          <w:b/>
          <w:sz w:val="24"/>
          <w:szCs w:val="24"/>
          <w:lang w:val="en-US"/>
        </w:rPr>
        <w:t xml:space="preserve">Pengembangan Media Pembelajaran Berbasis </w:t>
      </w:r>
      <w:r w:rsidRPr="00A54ACA">
        <w:rPr>
          <w:rFonts w:ascii="Times New Roman" w:hAnsi="Times New Roman" w:cs="Times New Roman"/>
          <w:b/>
          <w:i/>
          <w:sz w:val="24"/>
          <w:szCs w:val="24"/>
          <w:lang w:val="en-US"/>
        </w:rPr>
        <w:t>E-Bookstory</w:t>
      </w:r>
      <w:r w:rsidRPr="00A54ACA">
        <w:rPr>
          <w:rFonts w:ascii="Times New Roman" w:hAnsi="Times New Roman" w:cs="Times New Roman"/>
          <w:b/>
          <w:sz w:val="24"/>
          <w:szCs w:val="24"/>
          <w:lang w:val="en-US"/>
        </w:rPr>
        <w:t xml:space="preserve"> untuk Meningkatkan </w:t>
      </w:r>
    </w:p>
    <w:p w:rsidR="00A54ACA" w:rsidRPr="00A54ACA" w:rsidRDefault="00A54ACA" w:rsidP="00A54ACA">
      <w:pPr>
        <w:autoSpaceDE w:val="0"/>
        <w:autoSpaceDN w:val="0"/>
        <w:adjustRightInd w:val="0"/>
        <w:spacing w:after="120" w:line="240" w:lineRule="auto"/>
        <w:jc w:val="center"/>
        <w:rPr>
          <w:rFonts w:ascii="Times New Roman" w:hAnsi="Times New Roman" w:cs="Times New Roman"/>
          <w:b/>
          <w:sz w:val="24"/>
          <w:szCs w:val="24"/>
          <w:lang w:val="en-US"/>
        </w:rPr>
      </w:pPr>
      <w:r w:rsidRPr="00A54ACA">
        <w:rPr>
          <w:rFonts w:ascii="Times New Roman" w:hAnsi="Times New Roman" w:cs="Times New Roman"/>
          <w:b/>
          <w:sz w:val="24"/>
          <w:szCs w:val="24"/>
          <w:lang w:val="en-US"/>
        </w:rPr>
        <w:t>Literasi Membaca Siswa Kelas 5 SD</w:t>
      </w:r>
    </w:p>
    <w:p w:rsidR="00A54ACA" w:rsidRPr="00F20D63" w:rsidRDefault="00A54ACA" w:rsidP="00A54ACA">
      <w:pPr>
        <w:autoSpaceDE w:val="0"/>
        <w:autoSpaceDN w:val="0"/>
        <w:adjustRightInd w:val="0"/>
        <w:spacing w:after="0" w:line="240" w:lineRule="auto"/>
        <w:jc w:val="center"/>
        <w:rPr>
          <w:rFonts w:ascii="Times New Roman" w:hAnsi="Times New Roman" w:cs="Times New Roman"/>
          <w:b/>
          <w:bCs/>
          <w:color w:val="000000"/>
          <w:sz w:val="24"/>
          <w:szCs w:val="24"/>
        </w:rPr>
      </w:pPr>
    </w:p>
    <w:p w:rsidR="00A54ACA" w:rsidRPr="00A54ACA" w:rsidRDefault="00A54ACA" w:rsidP="00425687">
      <w:pPr>
        <w:autoSpaceDE w:val="0"/>
        <w:autoSpaceDN w:val="0"/>
        <w:adjustRightInd w:val="0"/>
        <w:spacing w:after="0" w:line="240" w:lineRule="auto"/>
        <w:jc w:val="center"/>
        <w:rPr>
          <w:rFonts w:ascii="Times New Roman" w:hAnsi="Times New Roman" w:cs="Times New Roman"/>
          <w:color w:val="000000"/>
          <w:sz w:val="24"/>
          <w:szCs w:val="24"/>
          <w:lang w:val="en-US"/>
        </w:rPr>
      </w:pPr>
      <w:r>
        <w:rPr>
          <w:rFonts w:ascii="Times New Roman" w:hAnsi="Times New Roman" w:cs="Times New Roman"/>
          <w:b/>
          <w:bCs/>
          <w:color w:val="000000"/>
          <w:sz w:val="24"/>
          <w:szCs w:val="24"/>
        </w:rPr>
        <w:t>Desy Getri Sari Gogahu</w:t>
      </w:r>
      <w:r>
        <w:rPr>
          <w:rFonts w:ascii="Times New Roman" w:hAnsi="Times New Roman" w:cs="Times New Roman"/>
          <w:b/>
          <w:bCs/>
          <w:color w:val="000000"/>
          <w:sz w:val="24"/>
          <w:szCs w:val="24"/>
          <w:vertAlign w:val="superscript"/>
        </w:rPr>
        <w:t>1</w:t>
      </w:r>
      <w:r w:rsidRPr="00A54ACA">
        <w:rPr>
          <w:rFonts w:ascii="Times New Roman" w:hAnsi="Times New Roman" w:cs="Times New Roman"/>
          <w:b/>
          <w:color w:val="000000"/>
          <w:sz w:val="24"/>
          <w:szCs w:val="24"/>
        </w:rPr>
        <w:t>,</w:t>
      </w:r>
      <w:r>
        <w:rPr>
          <w:rFonts w:ascii="Times New Roman" w:hAnsi="Times New Roman" w:cs="Times New Roman"/>
          <w:b/>
          <w:color w:val="000000"/>
          <w:sz w:val="24"/>
          <w:szCs w:val="24"/>
          <w:lang w:val="en-US"/>
        </w:rPr>
        <w:t xml:space="preserve"> Tego Prasetyo</w:t>
      </w:r>
      <w:r>
        <w:rPr>
          <w:rFonts w:ascii="Times New Roman" w:hAnsi="Times New Roman" w:cs="Times New Roman"/>
          <w:b/>
          <w:bCs/>
          <w:color w:val="000000"/>
          <w:sz w:val="24"/>
          <w:szCs w:val="24"/>
          <w:vertAlign w:val="superscript"/>
        </w:rPr>
        <w:t>2</w:t>
      </w:r>
    </w:p>
    <w:p w:rsidR="00A54ACA" w:rsidRDefault="00425687" w:rsidP="00A54ACA">
      <w:pPr>
        <w:pStyle w:val="Afiliasi"/>
        <w:rPr>
          <w:sz w:val="22"/>
          <w:szCs w:val="24"/>
          <w:lang w:val="en-US"/>
        </w:rPr>
      </w:pPr>
      <w:r>
        <w:rPr>
          <w:sz w:val="22"/>
          <w:szCs w:val="24"/>
          <w:lang w:val="en-US"/>
        </w:rPr>
        <w:t>Universitas Kristen Satya Wacana, Jawa Tengah, Indonesia.</w:t>
      </w:r>
    </w:p>
    <w:p w:rsidR="00A54ACA" w:rsidRPr="00425687" w:rsidRDefault="00425687" w:rsidP="00425687">
      <w:pPr>
        <w:pStyle w:val="Afiliasi"/>
        <w:spacing w:before="0" w:after="120"/>
        <w:rPr>
          <w:sz w:val="22"/>
          <w:szCs w:val="24"/>
          <w:lang w:val="en-US"/>
        </w:rPr>
      </w:pPr>
      <w:r>
        <w:rPr>
          <w:sz w:val="22"/>
          <w:szCs w:val="24"/>
        </w:rPr>
        <w:t xml:space="preserve">E-mail: </w:t>
      </w:r>
      <w:hyperlink r:id="rId11" w:history="1">
        <w:r w:rsidRPr="00D364BF">
          <w:rPr>
            <w:rStyle w:val="Hyperlink"/>
            <w:sz w:val="22"/>
            <w:szCs w:val="24"/>
          </w:rPr>
          <w:t>292016601@student.uksw.edu</w:t>
        </w:r>
      </w:hyperlink>
      <w:r w:rsidRPr="00425687">
        <w:rPr>
          <w:bCs/>
          <w:color w:val="000000"/>
          <w:sz w:val="24"/>
          <w:szCs w:val="24"/>
          <w:vertAlign w:val="superscript"/>
          <w:lang w:val="en-US"/>
        </w:rPr>
        <w:t>1</w:t>
      </w:r>
      <w:r>
        <w:rPr>
          <w:sz w:val="22"/>
          <w:szCs w:val="24"/>
          <w:lang w:val="en-US"/>
        </w:rPr>
        <w:t xml:space="preserve">, </w:t>
      </w:r>
      <w:hyperlink r:id="rId12" w:history="1">
        <w:r w:rsidRPr="00D364BF">
          <w:rPr>
            <w:rStyle w:val="Hyperlink"/>
            <w:sz w:val="22"/>
            <w:szCs w:val="24"/>
            <w:lang w:val="en-US"/>
          </w:rPr>
          <w:t>tego.prasetyo@uksw.edu</w:t>
        </w:r>
      </w:hyperlink>
      <w:r w:rsidRPr="00425687">
        <w:rPr>
          <w:bCs/>
          <w:color w:val="000000"/>
          <w:sz w:val="24"/>
          <w:szCs w:val="24"/>
          <w:vertAlign w:val="superscript"/>
        </w:rPr>
        <w:t>2</w:t>
      </w:r>
    </w:p>
    <w:p w:rsidR="00A54ACA" w:rsidRPr="00396B36" w:rsidRDefault="00A54ACA" w:rsidP="00A54ACA">
      <w:pPr>
        <w:pBdr>
          <w:bottom w:val="single" w:sz="6" w:space="1" w:color="auto"/>
        </w:pBdr>
        <w:autoSpaceDE w:val="0"/>
        <w:autoSpaceDN w:val="0"/>
        <w:adjustRightInd w:val="0"/>
        <w:spacing w:after="0" w:line="240" w:lineRule="auto"/>
        <w:rPr>
          <w:rFonts w:ascii="Times New Roman" w:hAnsi="Times New Roman" w:cs="Times New Roman"/>
          <w:vertAlign w:val="superscript"/>
          <w:lang w:val="en-US"/>
        </w:rPr>
      </w:pPr>
    </w:p>
    <w:p w:rsidR="00A54ACA" w:rsidRDefault="00A54ACA" w:rsidP="00A54ACA">
      <w:pPr>
        <w:autoSpaceDE w:val="0"/>
        <w:autoSpaceDN w:val="0"/>
        <w:adjustRightInd w:val="0"/>
        <w:spacing w:after="0" w:line="240" w:lineRule="auto"/>
        <w:jc w:val="center"/>
        <w:rPr>
          <w:szCs w:val="24"/>
          <w:lang w:val="en-US"/>
        </w:rPr>
      </w:pPr>
    </w:p>
    <w:p w:rsidR="00A54ACA" w:rsidRPr="00F52EC1" w:rsidRDefault="00A54ACA" w:rsidP="00A54ACA">
      <w:pPr>
        <w:autoSpaceDE w:val="0"/>
        <w:autoSpaceDN w:val="0"/>
        <w:adjustRightInd w:val="0"/>
        <w:spacing w:before="120" w:after="120"/>
        <w:rPr>
          <w:rFonts w:ascii="Times New Roman" w:hAnsi="Times New Roman" w:cs="Times New Roman"/>
          <w:b/>
          <w:bCs/>
          <w:color w:val="000000"/>
          <w:sz w:val="24"/>
          <w:szCs w:val="24"/>
        </w:rPr>
      </w:pPr>
      <w:r w:rsidRPr="00256C98">
        <w:rPr>
          <w:rFonts w:ascii="Times New Roman" w:hAnsi="Times New Roman" w:cs="Times New Roman"/>
          <w:b/>
          <w:bCs/>
          <w:color w:val="000000"/>
          <w:szCs w:val="24"/>
        </w:rPr>
        <w:t>Abstrak</w:t>
      </w:r>
      <w:r w:rsidRPr="00F52EC1">
        <w:rPr>
          <w:rFonts w:ascii="Times New Roman" w:hAnsi="Times New Roman" w:cs="Times New Roman"/>
          <w:b/>
          <w:bCs/>
          <w:color w:val="000000"/>
          <w:szCs w:val="24"/>
        </w:rPr>
        <w:t xml:space="preserve"> </w:t>
      </w:r>
    </w:p>
    <w:p w:rsidR="00A54ACA" w:rsidRPr="00DE4B5F" w:rsidRDefault="0048362B" w:rsidP="00256C98">
      <w:pPr>
        <w:pStyle w:val="abstrak"/>
        <w:spacing w:before="120" w:after="120"/>
        <w:ind w:left="0" w:right="58"/>
        <w:rPr>
          <w:sz w:val="22"/>
          <w:szCs w:val="22"/>
        </w:rPr>
      </w:pPr>
      <w:r>
        <w:rPr>
          <w:sz w:val="22"/>
          <w:szCs w:val="22"/>
        </w:rPr>
        <w:t xml:space="preserve">Penelitian ini bertujuan untuk mengetahui </w:t>
      </w:r>
      <w:r w:rsidR="00C96ABC">
        <w:rPr>
          <w:sz w:val="22"/>
          <w:szCs w:val="22"/>
        </w:rPr>
        <w:t>produk yang dikembangkan efektif untuk digunakan dalam pembelajaran literasi membaca. Penelitian ini menggunakan jenis penelitian dan pengembangan (R&amp;D), dengan prosedur pengembangan oleh Sukamadina</w:t>
      </w:r>
      <w:r w:rsidR="00E97CC9">
        <w:rPr>
          <w:sz w:val="22"/>
          <w:szCs w:val="22"/>
        </w:rPr>
        <w:t>ta</w:t>
      </w:r>
      <w:r w:rsidR="00C96ABC">
        <w:rPr>
          <w:sz w:val="22"/>
          <w:szCs w:val="22"/>
        </w:rPr>
        <w:t xml:space="preserve"> yang dikonversi dan dimodifikasi dengan model pengembangan 4D atau </w:t>
      </w:r>
      <w:r w:rsidR="00C96ABC">
        <w:rPr>
          <w:i/>
          <w:sz w:val="22"/>
          <w:szCs w:val="22"/>
        </w:rPr>
        <w:t xml:space="preserve">Four D Models </w:t>
      </w:r>
      <w:r w:rsidR="00C96ABC">
        <w:rPr>
          <w:sz w:val="22"/>
          <w:szCs w:val="22"/>
        </w:rPr>
        <w:t>(</w:t>
      </w:r>
      <w:r w:rsidR="00C96ABC">
        <w:rPr>
          <w:i/>
          <w:sz w:val="22"/>
          <w:szCs w:val="22"/>
        </w:rPr>
        <w:t>Define, Design, Development, dan Dissminate</w:t>
      </w:r>
      <w:r w:rsidR="00C96ABC">
        <w:rPr>
          <w:sz w:val="22"/>
          <w:szCs w:val="22"/>
        </w:rPr>
        <w:t>). Pada penelitian ini peneliti hanya sampai pada prosedur pengembangan dan tidak melakukan uji coba secara langsung (</w:t>
      </w:r>
      <w:r w:rsidR="00C96ABC">
        <w:rPr>
          <w:i/>
          <w:sz w:val="22"/>
          <w:szCs w:val="22"/>
        </w:rPr>
        <w:t>Dis</w:t>
      </w:r>
      <w:r w:rsidR="00642515">
        <w:rPr>
          <w:i/>
          <w:sz w:val="22"/>
          <w:szCs w:val="22"/>
        </w:rPr>
        <w:t>s</w:t>
      </w:r>
      <w:r w:rsidR="00C96ABC">
        <w:rPr>
          <w:i/>
          <w:sz w:val="22"/>
          <w:szCs w:val="22"/>
        </w:rPr>
        <w:t>minate</w:t>
      </w:r>
      <w:r w:rsidR="00C96ABC">
        <w:rPr>
          <w:sz w:val="22"/>
          <w:szCs w:val="22"/>
        </w:rPr>
        <w:t xml:space="preserve">) dikarenakan </w:t>
      </w:r>
      <w:r w:rsidR="00DE4B5F">
        <w:rPr>
          <w:sz w:val="22"/>
          <w:szCs w:val="22"/>
        </w:rPr>
        <w:t xml:space="preserve">kondisi darurat kesahatan akibat dampak dari covid-19. </w:t>
      </w:r>
      <w:r w:rsidR="00DE4B5F" w:rsidRPr="00DE4B5F">
        <w:rPr>
          <w:sz w:val="22"/>
          <w:szCs w:val="22"/>
        </w:rPr>
        <w:t>Teknik pengumpulan data yang dilakukan peneliti yaitu melalui uji pakar. Uji pakar yang digunakan adalah uji pakar materi dan uji pakar media</w:t>
      </w:r>
      <w:r w:rsidR="00DE4B5F">
        <w:rPr>
          <w:sz w:val="22"/>
          <w:szCs w:val="22"/>
        </w:rPr>
        <w:t xml:space="preserve">. </w:t>
      </w:r>
      <w:r w:rsidR="00DE4B5F" w:rsidRPr="00DE4B5F">
        <w:rPr>
          <w:rFonts w:ascii="Thimes" w:hAnsi="Thimes"/>
          <w:sz w:val="22"/>
          <w:szCs w:val="22"/>
        </w:rPr>
        <w:t>Data hasil validasi produk oleh pakar materi dan pakar media, akan dianalisis menggunakan teknik deskriptif presentase dan kateg</w:t>
      </w:r>
      <w:r w:rsidR="00DE4B5F">
        <w:rPr>
          <w:rFonts w:ascii="Thimes" w:hAnsi="Thimes"/>
          <w:sz w:val="22"/>
          <w:szCs w:val="22"/>
        </w:rPr>
        <w:t xml:space="preserve">ori untuk menunjukkan keefektivan/kelayakan </w:t>
      </w:r>
      <w:r w:rsidR="00DE4B5F" w:rsidRPr="00DE4B5F">
        <w:rPr>
          <w:rFonts w:ascii="Thimes" w:hAnsi="Thimes"/>
          <w:sz w:val="22"/>
          <w:szCs w:val="22"/>
        </w:rPr>
        <w:t>media</w:t>
      </w:r>
      <w:r w:rsidR="00DE4B5F">
        <w:rPr>
          <w:rFonts w:ascii="Thimes" w:hAnsi="Thimes"/>
          <w:sz w:val="22"/>
          <w:szCs w:val="22"/>
        </w:rPr>
        <w:t>.</w:t>
      </w:r>
      <w:r w:rsidR="00DE4B5F">
        <w:rPr>
          <w:sz w:val="22"/>
          <w:szCs w:val="22"/>
        </w:rPr>
        <w:t xml:space="preserve"> Hasil pengembangan produk yang dilakukan peneliti melalui validasi ahli materi memperoleh skor 49 dengan presentase 81% sehingga dikategorikan sangat tinggi dan layak digunakan. Hasil validasi ahli media 1 memperoleh skor 47 dengan presentase 67%, dan hasil validasi media 2 memperoleh skor 43 dengan presentase 61% sehingga dikategorikan tinggi dan layak untuk digunakan.</w:t>
      </w:r>
    </w:p>
    <w:p w:rsidR="00A54ACA" w:rsidRPr="00E97CC9" w:rsidRDefault="00A54ACA" w:rsidP="00A54ACA">
      <w:pPr>
        <w:pStyle w:val="abstrak"/>
        <w:spacing w:after="120"/>
        <w:ind w:left="0" w:right="57"/>
        <w:rPr>
          <w:sz w:val="22"/>
          <w:szCs w:val="22"/>
        </w:rPr>
      </w:pPr>
      <w:r w:rsidRPr="00F52EC1">
        <w:rPr>
          <w:b/>
          <w:sz w:val="22"/>
          <w:szCs w:val="22"/>
          <w:lang w:val="id-ID"/>
        </w:rPr>
        <w:t xml:space="preserve">Kata Kunci: </w:t>
      </w:r>
      <w:r w:rsidR="00E97CC9">
        <w:rPr>
          <w:i/>
          <w:sz w:val="22"/>
          <w:szCs w:val="22"/>
        </w:rPr>
        <w:t>R&amp;D, 4D (Define,Design,Development,Dissminate)</w:t>
      </w:r>
    </w:p>
    <w:p w:rsidR="00A54ACA" w:rsidRPr="00F52EC1" w:rsidRDefault="00A54ACA" w:rsidP="00A54ACA">
      <w:pPr>
        <w:pStyle w:val="abstrak"/>
        <w:spacing w:after="120"/>
        <w:ind w:left="0" w:right="57"/>
        <w:rPr>
          <w:sz w:val="22"/>
          <w:szCs w:val="22"/>
          <w:lang w:val="id-ID"/>
        </w:rPr>
      </w:pPr>
    </w:p>
    <w:p w:rsidR="00A54ACA" w:rsidRDefault="00A54ACA" w:rsidP="00A54ACA">
      <w:pPr>
        <w:pStyle w:val="StyleAuthorBold"/>
        <w:spacing w:before="120" w:after="120"/>
        <w:jc w:val="left"/>
        <w:rPr>
          <w:lang w:val="id-ID"/>
        </w:rPr>
      </w:pPr>
      <w:r w:rsidRPr="00256C98">
        <w:rPr>
          <w:lang w:val="id-ID"/>
        </w:rPr>
        <w:t>Abstract</w:t>
      </w:r>
    </w:p>
    <w:p w:rsidR="00E97CC9" w:rsidRPr="00E97CC9" w:rsidRDefault="00E97CC9" w:rsidP="008E7EEB">
      <w:pPr>
        <w:pStyle w:val="StyleAuthorBold"/>
        <w:spacing w:before="120" w:after="120"/>
        <w:jc w:val="both"/>
        <w:rPr>
          <w:b w:val="0"/>
        </w:rPr>
      </w:pPr>
      <w:r>
        <w:rPr>
          <w:b w:val="0"/>
        </w:rPr>
        <w:t>This study aims to find out the prodects develiped are effective for use in reading literacy learning. This study uses a type of research and development (R&amp;D), with development procedures by Sukmadinata tha are converted and modified with 4D or Four D Models</w:t>
      </w:r>
      <w:r w:rsidR="00642515">
        <w:rPr>
          <w:b w:val="0"/>
        </w:rPr>
        <w:t xml:space="preserve"> development models (Define, Design, Development, Dissminate). In this study, researchers only arrived at the development procedure and did not conduct a trial directly (Dissminate) due to a health emergency due to the impact of covid-19. Data collection technques conducted by researchers is through expert testing. The exepert test used was material expert test and media expert test. Data validation results by material experts and media experts, will be analyzed using descriptive techniques</w:t>
      </w:r>
      <w:r w:rsidR="00730E0B">
        <w:rPr>
          <w:b w:val="0"/>
        </w:rPr>
        <w:t xml:space="preserve"> of percentages and categories to show the effectiveness/feasibility of media. The results of product development conducted by researchers through the validation of material experts obtained a score of 49 with a percentage of 81% so that is categorized very high and suitable for use. The results of the validation of media experts 1 obtained a score of 47 with a percentage of 67% and the results of the validation of media 2 earned a score of 43 with a percentage of 61% so that is was categorized high and suirable for use.</w:t>
      </w:r>
    </w:p>
    <w:p w:rsidR="00A54ACA" w:rsidRPr="00256C98" w:rsidRDefault="00A54ACA" w:rsidP="00A54A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himes" w:hAnsi="Thimes"/>
          <w:b/>
          <w:i/>
          <w:lang w:val="en-US"/>
        </w:rPr>
      </w:pPr>
      <w:r w:rsidRPr="00256C98">
        <w:rPr>
          <w:rFonts w:ascii="Thimes" w:hAnsi="Thimes"/>
          <w:b/>
        </w:rPr>
        <w:t>Keywords:</w:t>
      </w:r>
      <w:r w:rsidRPr="00256C98">
        <w:rPr>
          <w:rFonts w:ascii="Thimes" w:hAnsi="Thimes"/>
        </w:rPr>
        <w:t xml:space="preserve"> </w:t>
      </w:r>
      <w:r w:rsidR="00730E0B" w:rsidRPr="00256C98">
        <w:rPr>
          <w:rFonts w:ascii="Thimes" w:hAnsi="Thimes"/>
          <w:i/>
          <w:lang w:val="en-US"/>
        </w:rPr>
        <w:t>R&amp;D, 4D (Define,Design, Development, Dissminate</w:t>
      </w:r>
      <w:r w:rsidR="00DE28AC" w:rsidRPr="00256C98">
        <w:rPr>
          <w:rFonts w:ascii="Thimes" w:hAnsi="Thimes"/>
          <w:i/>
          <w:lang w:val="en-US"/>
        </w:rPr>
        <w:t>)</w:t>
      </w:r>
    </w:p>
    <w:p w:rsidR="00A54ACA" w:rsidRDefault="00A54ACA" w:rsidP="00A54ACA">
      <w:pPr>
        <w:spacing w:after="0" w:line="240" w:lineRule="auto"/>
        <w:jc w:val="both"/>
        <w:rPr>
          <w:rFonts w:asciiTheme="majorBidi" w:hAnsiTheme="majorBidi" w:cs="Times New Roman"/>
          <w:i/>
          <w:color w:val="000000" w:themeColor="text1"/>
          <w:lang w:val="en-US"/>
        </w:rPr>
      </w:pPr>
    </w:p>
    <w:p w:rsidR="00256C98" w:rsidRPr="00982EB1" w:rsidRDefault="00256C98" w:rsidP="00A54ACA">
      <w:pPr>
        <w:spacing w:after="0" w:line="240" w:lineRule="auto"/>
        <w:jc w:val="both"/>
        <w:rPr>
          <w:rFonts w:asciiTheme="majorBidi" w:hAnsiTheme="majorBidi" w:cs="Times New Roman"/>
          <w:i/>
          <w:color w:val="000000" w:themeColor="text1"/>
          <w:lang w:val="en-US"/>
        </w:rPr>
      </w:pPr>
    </w:p>
    <w:p w:rsidR="00A54ACA" w:rsidRDefault="00A54ACA" w:rsidP="00A54ACA">
      <w:pPr>
        <w:spacing w:after="0" w:line="240" w:lineRule="auto"/>
        <w:ind w:left="5040"/>
        <w:jc w:val="both"/>
        <w:rPr>
          <w:rFonts w:ascii="Times New Roman" w:hAnsi="Times New Roman" w:cs="Times New Roman"/>
          <w:color w:val="000000"/>
          <w:sz w:val="20"/>
          <w:szCs w:val="20"/>
          <w:lang w:val="en-US"/>
        </w:rPr>
      </w:pPr>
      <w:r w:rsidRPr="00B063F3">
        <w:rPr>
          <w:rFonts w:ascii="Times New Roman" w:hAnsi="Times New Roman" w:cs="Times New Roman"/>
          <w:color w:val="000000"/>
        </w:rPr>
        <w:t xml:space="preserve">@Jurnal </w:t>
      </w:r>
      <w:r w:rsidRPr="00B063F3">
        <w:rPr>
          <w:rFonts w:ascii="Times New Roman" w:hAnsi="Times New Roman" w:cs="Times New Roman"/>
          <w:color w:val="000000"/>
          <w:lang w:val="en-US"/>
        </w:rPr>
        <w:t xml:space="preserve">Basicedu </w:t>
      </w:r>
      <w:r w:rsidRPr="00B063F3">
        <w:rPr>
          <w:rFonts w:ascii="Times New Roman" w:hAnsi="Times New Roman" w:cs="Times New Roman"/>
          <w:color w:val="000000"/>
        </w:rPr>
        <w:t>Prodi</w:t>
      </w:r>
      <w:r w:rsidRPr="00C7749E">
        <w:rPr>
          <w:rFonts w:ascii="Times New Roman" w:hAnsi="Times New Roman" w:cs="Times New Roman"/>
          <w:color w:val="000000"/>
          <w:sz w:val="20"/>
          <w:szCs w:val="20"/>
        </w:rPr>
        <w:t xml:space="preserve"> P</w:t>
      </w:r>
      <w:r w:rsidRPr="00C7749E">
        <w:rPr>
          <w:rFonts w:ascii="Times New Roman" w:hAnsi="Times New Roman" w:cs="Times New Roman"/>
          <w:color w:val="000000"/>
          <w:sz w:val="20"/>
          <w:szCs w:val="20"/>
          <w:lang w:val="en-US"/>
        </w:rPr>
        <w:t>GSD</w:t>
      </w:r>
      <w:r w:rsidRPr="00C7749E">
        <w:rPr>
          <w:rFonts w:ascii="Times New Roman" w:hAnsi="Times New Roman" w:cs="Times New Roman"/>
          <w:color w:val="000000"/>
          <w:sz w:val="20"/>
          <w:szCs w:val="20"/>
        </w:rPr>
        <w:t xml:space="preserve"> FI</w:t>
      </w:r>
      <w:r w:rsidRPr="00C7749E">
        <w:rPr>
          <w:rFonts w:ascii="Times New Roman" w:hAnsi="Times New Roman" w:cs="Times New Roman"/>
          <w:color w:val="000000"/>
          <w:sz w:val="20"/>
          <w:szCs w:val="20"/>
          <w:lang w:val="en-US"/>
        </w:rPr>
        <w:t xml:space="preserve">P </w:t>
      </w:r>
      <w:r>
        <w:rPr>
          <w:rFonts w:ascii="Times New Roman" w:hAnsi="Times New Roman" w:cs="Times New Roman"/>
          <w:color w:val="000000"/>
          <w:sz w:val="20"/>
          <w:szCs w:val="20"/>
        </w:rPr>
        <w:t>UPTT 2020</w:t>
      </w:r>
    </w:p>
    <w:p w:rsidR="00A54ACA" w:rsidRPr="00A17550" w:rsidRDefault="00A54ACA" w:rsidP="00A54ACA">
      <w:pPr>
        <w:spacing w:after="0" w:line="240" w:lineRule="auto"/>
        <w:ind w:left="5040"/>
        <w:jc w:val="both"/>
        <w:rPr>
          <w:rFonts w:ascii="Times New Roman" w:hAnsi="Times New Roman" w:cs="Times New Roman"/>
          <w:color w:val="000000"/>
          <w:sz w:val="20"/>
          <w:szCs w:val="20"/>
          <w:lang w:val="en-US"/>
        </w:rPr>
      </w:pPr>
      <w:r>
        <w:rPr>
          <w:noProof/>
          <w:lang w:val="en-US"/>
        </w:rPr>
        <mc:AlternateContent>
          <mc:Choice Requires="wps">
            <w:drawing>
              <wp:anchor distT="0" distB="0" distL="114300" distR="114300" simplePos="0" relativeHeight="251661312" behindDoc="0" locked="0" layoutInCell="1" allowOverlap="1">
                <wp:simplePos x="0" y="0"/>
                <wp:positionH relativeFrom="column">
                  <wp:posOffset>0</wp:posOffset>
                </wp:positionH>
                <wp:positionV relativeFrom="paragraph">
                  <wp:posOffset>55245</wp:posOffset>
                </wp:positionV>
                <wp:extent cx="6200775" cy="0"/>
                <wp:effectExtent l="9525" t="9525" r="9525" b="952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9BCFE0B" id="_x0000_t32" coordsize="21600,21600" o:spt="32" o:oned="t" path="m,l21600,21600e" filled="f">
                <v:path arrowok="t" fillok="f" o:connecttype="none"/>
                <o:lock v:ext="edit" shapetype="t"/>
              </v:shapetype>
              <v:shape id="Straight Arrow Connector 5" o:spid="_x0000_s1026" type="#_x0000_t32" style="position:absolute;margin-left:0;margin-top:4.35pt;width:488.2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"/>
            </w:pict>
          </mc:Fallback>
        </mc:AlternateContent>
      </w:r>
    </w:p>
    <w:p w:rsidR="00A54ACA" w:rsidRPr="00C7749E" w:rsidRDefault="00A54ACA" w:rsidP="00A54ACA">
      <w:pPr>
        <w:tabs>
          <w:tab w:val="left" w:pos="6237"/>
        </w:tabs>
        <w:autoSpaceDE w:val="0"/>
        <w:autoSpaceDN w:val="0"/>
        <w:adjustRightInd w:val="0"/>
        <w:spacing w:after="0" w:line="240" w:lineRule="auto"/>
        <w:rPr>
          <w:rFonts w:ascii="Times New Roman" w:hAnsi="Times New Roman" w:cs="Times New Roman"/>
          <w:color w:val="000000"/>
        </w:rPr>
      </w:pPr>
      <w:r w:rsidRPr="00C7749E">
        <w:rPr>
          <w:rFonts w:ascii="Times New Roman" w:hAnsi="Times New Roman" w:cs="Times New Roman"/>
          <w:color w:val="000000"/>
        </w:rPr>
        <w:sym w:font="Wingdings" w:char="F02A"/>
      </w:r>
      <w:r w:rsidRPr="00C7749E">
        <w:rPr>
          <w:rFonts w:ascii="Times New Roman" w:hAnsi="Times New Roman" w:cs="Times New Roman"/>
          <w:color w:val="000000"/>
        </w:rPr>
        <w:t xml:space="preserve"> </w:t>
      </w:r>
      <w:r w:rsidRPr="00C7749E">
        <w:rPr>
          <w:rFonts w:ascii="Times New Roman" w:hAnsi="Times New Roman" w:cs="Times New Roman"/>
        </w:rPr>
        <w:t>Corresponding author :</w:t>
      </w:r>
      <w:r w:rsidRPr="00C7749E">
        <w:rPr>
          <w:rFonts w:ascii="Times New Roman" w:hAnsi="Times New Roman" w:cs="Times New Roman"/>
        </w:rPr>
        <w:tab/>
      </w:r>
    </w:p>
    <w:p w:rsidR="00A54ACA" w:rsidRPr="00842CF3" w:rsidRDefault="00A54ACA" w:rsidP="00A54ACA">
      <w:pPr>
        <w:tabs>
          <w:tab w:val="left" w:pos="6237"/>
        </w:tabs>
        <w:autoSpaceDE w:val="0"/>
        <w:autoSpaceDN w:val="0"/>
        <w:adjustRightInd w:val="0"/>
        <w:spacing w:after="0" w:line="240" w:lineRule="auto"/>
        <w:rPr>
          <w:rFonts w:ascii="Times New Roman" w:hAnsi="Times New Roman" w:cs="Times New Roman"/>
        </w:rPr>
      </w:pPr>
      <w:r w:rsidRPr="00842CF3">
        <w:rPr>
          <w:rFonts w:ascii="Times New Roman" w:hAnsi="Times New Roman" w:cs="Times New Roman"/>
          <w:color w:val="000000"/>
        </w:rPr>
        <w:t>Address  :</w:t>
      </w:r>
      <w:r>
        <w:rPr>
          <w:rFonts w:ascii="Times New Roman" w:hAnsi="Times New Roman" w:cs="Times New Roman"/>
          <w:color w:val="000000"/>
          <w:lang w:val="en-US"/>
        </w:rPr>
        <w:t xml:space="preserve"> </w:t>
      </w:r>
      <w:r w:rsidR="0074608D">
        <w:rPr>
          <w:rFonts w:ascii="Times New Roman" w:hAnsi="Times New Roman" w:cs="Times New Roman"/>
          <w:color w:val="000000"/>
          <w:lang w:val="en-US"/>
        </w:rPr>
        <w:t>Universitas Kristen Satya Wacana</w:t>
      </w:r>
      <w:r w:rsidRPr="00842CF3">
        <w:rPr>
          <w:rFonts w:ascii="Times New Roman" w:hAnsi="Times New Roman" w:cs="Times New Roman"/>
          <w:color w:val="000000"/>
        </w:rPr>
        <w:tab/>
        <w:t>ISSN</w:t>
      </w:r>
      <w:r>
        <w:rPr>
          <w:rFonts w:ascii="Times New Roman" w:hAnsi="Times New Roman" w:cs="Times New Roman"/>
        </w:rPr>
        <w:t> </w:t>
      </w:r>
      <w:r>
        <w:rPr>
          <w:rFonts w:ascii="Times New Roman" w:hAnsi="Times New Roman" w:cs="Times New Roman"/>
          <w:lang w:val="en-US"/>
        </w:rPr>
        <w:t>2580-3735</w:t>
      </w:r>
      <w:r w:rsidRPr="00842CF3">
        <w:rPr>
          <w:rFonts w:ascii="Times New Roman" w:hAnsi="Times New Roman" w:cs="Times New Roman"/>
        </w:rPr>
        <w:t xml:space="preserve"> (Media Cetak)</w:t>
      </w:r>
    </w:p>
    <w:p w:rsidR="00A54ACA" w:rsidRPr="00842CF3" w:rsidRDefault="00A54ACA" w:rsidP="00A54ACA">
      <w:pPr>
        <w:tabs>
          <w:tab w:val="left" w:pos="851"/>
          <w:tab w:val="left" w:pos="6237"/>
        </w:tabs>
        <w:autoSpaceDE w:val="0"/>
        <w:autoSpaceDN w:val="0"/>
        <w:adjustRightInd w:val="0"/>
        <w:spacing w:after="0" w:line="240" w:lineRule="auto"/>
        <w:rPr>
          <w:rFonts w:ascii="Times New Roman" w:hAnsi="Times New Roman" w:cs="Times New Roman"/>
        </w:rPr>
      </w:pPr>
      <w:r w:rsidRPr="00842CF3">
        <w:rPr>
          <w:rFonts w:ascii="Times New Roman" w:hAnsi="Times New Roman" w:cs="Times New Roman"/>
        </w:rPr>
        <w:t>Email</w:t>
      </w:r>
      <w:r w:rsidRPr="00842CF3">
        <w:rPr>
          <w:rFonts w:ascii="Times New Roman" w:hAnsi="Times New Roman" w:cs="Times New Roman"/>
        </w:rPr>
        <w:tab/>
        <w:t>:</w:t>
      </w:r>
      <w:r w:rsidR="0074608D">
        <w:rPr>
          <w:rFonts w:ascii="Times New Roman" w:hAnsi="Times New Roman" w:cs="Times New Roman"/>
          <w:lang w:val="en-US"/>
        </w:rPr>
        <w:t xml:space="preserve"> 292016601@student.uksw.edu</w:t>
      </w:r>
      <w:r>
        <w:rPr>
          <w:rFonts w:ascii="Times New Roman" w:hAnsi="Times New Roman" w:cs="Times New Roman"/>
          <w:vertAlign w:val="superscript"/>
          <w:lang w:val="en-US"/>
        </w:rPr>
        <w:tab/>
      </w:r>
      <w:r>
        <w:rPr>
          <w:rFonts w:ascii="Times New Roman" w:hAnsi="Times New Roman" w:cs="Times New Roman"/>
          <w:color w:val="000000"/>
        </w:rPr>
        <w:t>ISS</w:t>
      </w:r>
      <w:r>
        <w:rPr>
          <w:rFonts w:ascii="Times New Roman" w:hAnsi="Times New Roman" w:cs="Times New Roman"/>
          <w:color w:val="000000"/>
          <w:lang w:val="en-US"/>
        </w:rPr>
        <w:t>N 2580-1147</w:t>
      </w:r>
      <w:r w:rsidRPr="00842CF3">
        <w:rPr>
          <w:rFonts w:ascii="Times New Roman" w:hAnsi="Times New Roman" w:cs="Times New Roman"/>
        </w:rPr>
        <w:t xml:space="preserve"> (Media Online)</w:t>
      </w:r>
    </w:p>
    <w:p w:rsidR="0074608D" w:rsidRPr="00396B36" w:rsidRDefault="00A54ACA" w:rsidP="00A54ACA">
      <w:pPr>
        <w:tabs>
          <w:tab w:val="left" w:pos="851"/>
          <w:tab w:val="left" w:pos="6237"/>
        </w:tabs>
        <w:autoSpaceDE w:val="0"/>
        <w:autoSpaceDN w:val="0"/>
        <w:adjustRightInd w:val="0"/>
        <w:spacing w:after="0" w:line="240" w:lineRule="auto"/>
        <w:rPr>
          <w:rFonts w:ascii="Times New Roman" w:hAnsi="Times New Roman" w:cs="Times New Roman"/>
          <w:lang w:val="en-US"/>
        </w:rPr>
        <w:sectPr w:rsidR="0074608D" w:rsidRPr="00396B36" w:rsidSect="00256C98">
          <w:footerReference w:type="default" r:id="rId13"/>
          <w:pgSz w:w="11907" w:h="18711"/>
          <w:pgMar w:top="1440" w:right="1080" w:bottom="1890" w:left="1080" w:header="851" w:footer="709" w:gutter="0"/>
          <w:pgNumType w:start="1"/>
          <w:cols w:space="708"/>
          <w:docGrid w:linePitch="360"/>
        </w:sectPr>
      </w:pPr>
      <w:r w:rsidRPr="00842CF3">
        <w:rPr>
          <w:rFonts w:ascii="Times New Roman" w:hAnsi="Times New Roman" w:cs="Times New Roman"/>
        </w:rPr>
        <w:t>Phone</w:t>
      </w:r>
      <w:r w:rsidRPr="00842CF3">
        <w:rPr>
          <w:rFonts w:ascii="Times New Roman" w:hAnsi="Times New Roman" w:cs="Times New Roman"/>
        </w:rPr>
        <w:tab/>
        <w:t>:</w:t>
      </w:r>
      <w:r>
        <w:rPr>
          <w:rFonts w:ascii="Times New Roman" w:hAnsi="Times New Roman" w:cs="Times New Roman"/>
          <w:lang w:val="en-US"/>
        </w:rPr>
        <w:t xml:space="preserve"> </w:t>
      </w:r>
      <w:r w:rsidR="00256C98">
        <w:rPr>
          <w:rFonts w:ascii="Times New Roman" w:hAnsi="Times New Roman" w:cs="Times New Roman"/>
          <w:lang w:val="en-US"/>
        </w:rPr>
        <w:t xml:space="preserve"> -</w:t>
      </w:r>
    </w:p>
    <w:p w:rsidR="00A54ACA" w:rsidRPr="006456CD" w:rsidRDefault="00A54ACA" w:rsidP="00A54ACA">
      <w:pPr>
        <w:rPr>
          <w:lang w:val="en-US"/>
        </w:rPr>
        <w:sectPr w:rsidR="00A54ACA" w:rsidRPr="006456CD" w:rsidSect="00E142F6">
          <w:headerReference w:type="default" r:id="rId14"/>
          <w:type w:val="continuous"/>
          <w:pgSz w:w="11907" w:h="18711"/>
          <w:pgMar w:top="1440" w:right="1080" w:bottom="1440" w:left="1080" w:header="851" w:footer="709" w:gutter="0"/>
          <w:pgNumType w:start="1"/>
          <w:cols w:num="2" w:space="708"/>
          <w:docGrid w:linePitch="360"/>
        </w:sectPr>
      </w:pPr>
    </w:p>
    <w:p w:rsidR="00A54ACA" w:rsidRDefault="00A54ACA" w:rsidP="00A54ACA">
      <w:pPr>
        <w:tabs>
          <w:tab w:val="left" w:pos="6030"/>
        </w:tabs>
        <w:spacing w:after="0"/>
        <w:jc w:val="both"/>
        <w:rPr>
          <w:rFonts w:ascii="Times New Roman" w:hAnsi="Times New Roman" w:cs="Times New Roman"/>
          <w:color w:val="000000" w:themeColor="text1"/>
          <w:lang w:val="en-US"/>
        </w:rPr>
        <w:sectPr w:rsidR="00A54ACA" w:rsidSect="00E142F6">
          <w:headerReference w:type="default" r:id="rId15"/>
          <w:type w:val="continuous"/>
          <w:pgSz w:w="11907" w:h="18711"/>
          <w:pgMar w:top="1440" w:right="1080" w:bottom="1440" w:left="1080" w:header="851" w:footer="709" w:gutter="0"/>
          <w:pgNumType w:start="2"/>
          <w:cols w:num="2" w:space="708"/>
          <w:docGrid w:linePitch="360"/>
        </w:sectPr>
      </w:pPr>
    </w:p>
    <w:p w:rsidR="00A54ACA" w:rsidRDefault="00A54ACA" w:rsidP="00A54ACA">
      <w:pPr>
        <w:tabs>
          <w:tab w:val="left" w:pos="6030"/>
        </w:tabs>
        <w:spacing w:after="0"/>
        <w:jc w:val="both"/>
        <w:rPr>
          <w:rFonts w:ascii="Times New Roman" w:hAnsi="Times New Roman" w:cs="Times New Roman"/>
          <w:color w:val="000000" w:themeColor="text1"/>
          <w:lang w:val="en-US"/>
        </w:rPr>
        <w:sectPr w:rsidR="00A54ACA" w:rsidSect="00E142F6">
          <w:type w:val="continuous"/>
          <w:pgSz w:w="11907" w:h="18711"/>
          <w:pgMar w:top="1440" w:right="1080" w:bottom="1440" w:left="1080" w:header="851" w:footer="709" w:gutter="0"/>
          <w:pgNumType w:start="201"/>
          <w:cols w:space="708"/>
          <w:docGrid w:linePitch="360"/>
        </w:sectPr>
      </w:pPr>
    </w:p>
    <w:p w:rsidR="00451E59" w:rsidRPr="00451E59" w:rsidRDefault="00451E59" w:rsidP="00451E59">
      <w:pPr>
        <w:pStyle w:val="Heading1"/>
        <w:numPr>
          <w:ilvl w:val="0"/>
          <w:numId w:val="0"/>
        </w:numPr>
        <w:spacing w:before="240" w:after="120"/>
        <w:jc w:val="both"/>
        <w:rPr>
          <w:b/>
          <w:sz w:val="22"/>
          <w:szCs w:val="22"/>
        </w:rPr>
      </w:pPr>
      <w:r>
        <w:rPr>
          <w:b/>
          <w:sz w:val="22"/>
          <w:szCs w:val="22"/>
        </w:rPr>
        <w:lastRenderedPageBreak/>
        <w:t>PENDAHULUAN</w:t>
      </w:r>
    </w:p>
    <w:p w:rsidR="00B4101E" w:rsidRPr="00B4101E" w:rsidRDefault="00B4101E" w:rsidP="00256C98">
      <w:pPr>
        <w:spacing w:after="0"/>
        <w:ind w:right="58" w:firstLine="720"/>
        <w:jc w:val="both"/>
        <w:rPr>
          <w:rFonts w:ascii="Thimes" w:hAnsi="Thimes"/>
        </w:rPr>
      </w:pPr>
      <w:r w:rsidRPr="00B4101E">
        <w:rPr>
          <w:rFonts w:ascii="Thimes" w:hAnsi="Thimes"/>
        </w:rPr>
        <w:t xml:space="preserve">Literasi membaca merupakan kemampuan yang berkaitan dengan kegiatan membaca, berpikir, dan menulis yang bertujuan untuk meningkatkan kemampuan memahami informasi secara kritis, kreatif, dan reflektif. Dalam undang-undang No.3 Tahun 2017 tentang Sistem  Perbukuan, dinyatakan bahwa literasi merupakan kemampuan untuk memaknai informasi secara kritis sehingga setiap orang dapat mengakses ilmu pengetahuan dan teknologi sebagai upaya dalam meningkatkan kualitas hidupnya. Menurut Satgas GLS (2018: 7) literasi dipahami sebagai ilmu pengetahuan dan teknologi harus yang dipahami oleh masyarakat, bukan hanya sekedar kebutuhan semata namun juga untuk dapat meningkatkan kualitas hidup seseorang dalam masa yang akan datang. </w:t>
      </w:r>
    </w:p>
    <w:p w:rsidR="00B4101E" w:rsidRPr="00B4101E" w:rsidRDefault="00B4101E" w:rsidP="00256C98">
      <w:pPr>
        <w:spacing w:after="0"/>
        <w:ind w:right="58" w:firstLine="720"/>
        <w:jc w:val="both"/>
        <w:rPr>
          <w:rFonts w:ascii="Thimes" w:hAnsi="Thimes"/>
        </w:rPr>
      </w:pPr>
      <w:r w:rsidRPr="00B4101E">
        <w:rPr>
          <w:rFonts w:ascii="Thimes" w:hAnsi="Thimes"/>
        </w:rPr>
        <w:t xml:space="preserve">Kementrian Pendidikan dan Kebudayaan melalui Peraturan Menteri nomor 23 tahun 2015 tentang Penumbuhan  Budi Pekerti. Permendikbud tersebut bertujuan untuk mencetak siswa  yang memiliki budi pekerti yang luhur memalalui berbagai pembiasaan. Salah satu nilai yang ingin dicapai adalah siswa yang berbudaya literasi. Nilai ini dicapai dengan memberikan pembiasaan membaca buku bacaan selama 15 menit sebelum pembelajaran. Setiap anak di sekolah diwajibkan membaca buku-buku bacaan cerita lokal dan cerita rakyat yang memiliki kearifan lokal dalam bacaannya. Sekolah Dasar merupakan masa anak-anak pada usia perkembangan sehingga penting untuk menanamkan nilai-nilai budi pekerti luhur. Leterasi bisa dijadikan sebagai dasar pembelajaran di sekolah. </w:t>
      </w:r>
    </w:p>
    <w:p w:rsidR="00B4101E" w:rsidRPr="00B4101E" w:rsidRDefault="00B4101E" w:rsidP="00EC56E0">
      <w:pPr>
        <w:spacing w:after="0"/>
        <w:ind w:right="58" w:firstLine="720"/>
        <w:jc w:val="both"/>
        <w:rPr>
          <w:rFonts w:ascii="Thimes" w:hAnsi="Thimes"/>
        </w:rPr>
      </w:pPr>
      <w:r w:rsidRPr="00B4101E">
        <w:rPr>
          <w:rFonts w:ascii="Thimes" w:hAnsi="Thimes"/>
        </w:rPr>
        <w:t xml:space="preserve">Menurut Suyono (2017:116-123) literasi bisa digunakan sebagai dasar pengembangan pembelajaran efektif di sekolah yang dapat membuat siswa terampil dalam mencari dan mengolah informasi yang dibutuhkan dalam </w:t>
      </w:r>
      <w:bookmarkStart w:id="0" w:name="_GoBack"/>
      <w:bookmarkEnd w:id="0"/>
      <w:r w:rsidRPr="00B4101E">
        <w:rPr>
          <w:rFonts w:ascii="Thimes" w:hAnsi="Thimes"/>
        </w:rPr>
        <w:t>kehidupan berbasis ilmu pengetahuan pada abad ke-21, namun tingkat literasi siswa Indonesia tergolong rendah dibandingkan dengan negara lain, dibuktikan dalam Laporan studi IAEA (</w:t>
      </w:r>
      <w:r w:rsidRPr="00B4101E">
        <w:rPr>
          <w:rFonts w:ascii="Thimes" w:hAnsi="Thimes"/>
          <w:i/>
        </w:rPr>
        <w:t>International Achivement Education Assocation</w:t>
      </w:r>
      <w:r w:rsidRPr="00B4101E">
        <w:rPr>
          <w:rFonts w:ascii="Thimes" w:hAnsi="Thimes"/>
        </w:rPr>
        <w:t>) di Asia Timur, literasi membaca terendah anak-anak, dipegang oleh negara Indonesia dengan skor 51,7 dibawah negara Filipina yang memiliki skor 52,6 serta negara Thailand dengan skor 65,1  Singapura skor 74,0 dan Hongkong memiliki skor tertinggi yaitu 75,5. Hasil dari laporan ini, menunjukkan dan membuktikan bahwa Indonesia masih sangat kurang dalam hal membaca.</w:t>
      </w:r>
    </w:p>
    <w:p w:rsidR="00277BFE" w:rsidRDefault="00B4101E" w:rsidP="00256C98">
      <w:pPr>
        <w:spacing w:after="0"/>
        <w:ind w:right="58" w:firstLine="720"/>
        <w:jc w:val="both"/>
        <w:rPr>
          <w:rFonts w:ascii="Thimes" w:hAnsi="Thimes"/>
          <w:lang w:val="en-US"/>
        </w:rPr>
      </w:pPr>
      <w:r w:rsidRPr="00B4101E">
        <w:rPr>
          <w:rFonts w:ascii="Thimes" w:hAnsi="Thimes"/>
        </w:rPr>
        <w:t xml:space="preserve"> Menurut data yang kedua di peroleh dari </w:t>
      </w:r>
      <w:r w:rsidRPr="00B4101E">
        <w:rPr>
          <w:rFonts w:ascii="Thimes" w:hAnsi="Thimes"/>
          <w:i/>
        </w:rPr>
        <w:t>World’s Most Literate Nations</w:t>
      </w:r>
      <w:r w:rsidRPr="00B4101E">
        <w:rPr>
          <w:rFonts w:ascii="Thimes" w:hAnsi="Thimes"/>
        </w:rPr>
        <w:t xml:space="preserve">, dikumpulkan oleh </w:t>
      </w:r>
      <w:r w:rsidRPr="00B4101E">
        <w:rPr>
          <w:rFonts w:ascii="Thimes" w:hAnsi="Thimes"/>
          <w:i/>
        </w:rPr>
        <w:t>Central Connecticut State University</w:t>
      </w:r>
      <w:r w:rsidRPr="00B4101E">
        <w:rPr>
          <w:rFonts w:ascii="Thimes" w:hAnsi="Thimes"/>
        </w:rPr>
        <w:t xml:space="preserve"> tahun 2016, Indonesia berada di posisi kedua terbawah, peringkat literasi dari 61 negara yang telah diteliti (Agoestyowati, 2017). Indonesia hanya sedikit lebih baik dari negara Bostwana, negara di kawasan selatan Afrika. Data tersebut memunjukkan bawa kondisi literasi membaca bangsa Indonesia memang cukup memprihatinkan. Perlu ada upaya da</w:t>
      </w:r>
      <w:r w:rsidR="004749DB">
        <w:rPr>
          <w:rFonts w:ascii="Thimes" w:hAnsi="Thimes"/>
          <w:lang w:val="en-US"/>
        </w:rPr>
        <w:t>l</w:t>
      </w:r>
      <w:r w:rsidRPr="00B4101E">
        <w:rPr>
          <w:rFonts w:ascii="Thimes" w:hAnsi="Thimes"/>
        </w:rPr>
        <w:t>am menangani hal tersebut termasuk penyediaan bahan bacaan untuk membaca dalam pembelajaran literasi membaca.   Baleiro (2011:17) menyatakan bahwa definisi literasi harus memperhitungkan sifat sebuah konsep yang mengkaji tentang keberadaan, kontekstual, akibatnya, relatif, dan terikat budaya</w:t>
      </w:r>
      <w:r w:rsidRPr="00D53D6E">
        <w:rPr>
          <w:rFonts w:ascii="Thimes" w:hAnsi="Thimes"/>
        </w:rPr>
        <w:t xml:space="preserve">.  </w:t>
      </w:r>
      <w:r w:rsidR="00D53D6E" w:rsidRPr="00D53D6E">
        <w:rPr>
          <w:rFonts w:ascii="Thimes" w:hAnsi="Thimes"/>
        </w:rPr>
        <w:t>Dalam literasi membaca terdapat empat kajian utama, yaitu: 1) Penerapan latihan dan penetapan bacaan. 2)  Keterampilan membaca. 3) teks yang digunakan dalam membaca. 4) proses membaca, (UNESCO, 2009: 447).</w:t>
      </w:r>
      <w:r w:rsidR="00277BFE">
        <w:rPr>
          <w:rFonts w:ascii="Thimes" w:hAnsi="Thimes"/>
          <w:lang w:val="en-US"/>
        </w:rPr>
        <w:t xml:space="preserve"> </w:t>
      </w:r>
    </w:p>
    <w:p w:rsidR="00D53D6E" w:rsidRPr="00277BFE" w:rsidRDefault="00D53D6E" w:rsidP="00256C98">
      <w:pPr>
        <w:spacing w:after="0"/>
        <w:ind w:right="58" w:firstLine="720"/>
        <w:jc w:val="both"/>
        <w:rPr>
          <w:rFonts w:ascii="Thimes" w:hAnsi="Thimes"/>
        </w:rPr>
      </w:pPr>
      <w:r w:rsidRPr="00D53D6E">
        <w:rPr>
          <w:rFonts w:ascii="Thimes" w:hAnsi="Thimes"/>
        </w:rPr>
        <w:t xml:space="preserve">Kenyataannya bahwa untuk literasi membaca siswa sekolah dasar hanya dilakukan pada buku-buku pelajaran pokok yang digunakan di sekolah. Hal ini yang membuat  siswa kurang suka membaca, karena buku bacaannya  kurang menarik, selain itu juga isi bacaan dengan tulisan tanpa gambar dan warna yang membuat siswa tidak tertarik dan buku yang dibaca atau digunakan hanya itu-itu saja, sehingga siswa cepat bosan. Melihat kenyataan tersebut menurut </w:t>
      </w:r>
      <w:r w:rsidR="00F810A1">
        <w:rPr>
          <w:rFonts w:ascii="Thimes" w:hAnsi="Thimes"/>
          <w:lang w:val="en-US"/>
        </w:rPr>
        <w:t>Dalman</w:t>
      </w:r>
      <w:r w:rsidR="00F810A1">
        <w:rPr>
          <w:rFonts w:ascii="Thimes" w:hAnsi="Thimes"/>
        </w:rPr>
        <w:t xml:space="preserve"> (2013</w:t>
      </w:r>
      <w:r w:rsidRPr="00D53D6E">
        <w:rPr>
          <w:rFonts w:ascii="Thimes" w:hAnsi="Thimes"/>
        </w:rPr>
        <w:t>: 5) supaya membaca  menjadi suatu hobi siswa dimana bukan hanya sekedar tugas semata, maka perlu adanya tindakan yang membiasakan siswa mulai dari sekarang membaca buku dan menjadikan literasi membaca hal yang menyenangkan.  Oleh karena itu, guru memiliki peran yang sangat menentukan kuantitas dan kualitas pembelajaran yang pada akhirnya berperan dalam meningkatkan mutu pedidikan nasional.</w:t>
      </w:r>
      <w:r>
        <w:t xml:space="preserve">  </w:t>
      </w:r>
    </w:p>
    <w:p w:rsidR="000F6901" w:rsidRDefault="00277BFE" w:rsidP="00256C98">
      <w:pPr>
        <w:spacing w:after="0"/>
        <w:ind w:firstLine="274"/>
        <w:jc w:val="both"/>
      </w:pPr>
      <w:r w:rsidRPr="00277BFE">
        <w:rPr>
          <w:rFonts w:ascii="Thimes" w:hAnsi="Thimes"/>
        </w:rPr>
        <w:t xml:space="preserve">Buku merupakan sumber dari terlaksananya literasi yang berfungsi sebagai jendela dunia. </w:t>
      </w:r>
      <w:r w:rsidR="00FB1FF0" w:rsidRPr="00FB1FF0">
        <w:rPr>
          <w:rFonts w:ascii="Thimes" w:hAnsi="Thimes"/>
        </w:rPr>
        <w:t>Buku bacaan siswa SD tentu saja harus berbeda dari buku bacaan yang lainnya, dimana  buku bacaan SD banyak  menyajikan</w:t>
      </w:r>
      <w:r w:rsidR="00FB1FF0">
        <w:rPr>
          <w:rFonts w:ascii="Thimes" w:hAnsi="Thimes"/>
          <w:lang w:val="en-US"/>
        </w:rPr>
        <w:t xml:space="preserve"> teks,</w:t>
      </w:r>
      <w:r w:rsidR="00FB1FF0" w:rsidRPr="00FB1FF0">
        <w:rPr>
          <w:rFonts w:ascii="Thimes" w:hAnsi="Thimes"/>
        </w:rPr>
        <w:t xml:space="preserve"> warna</w:t>
      </w:r>
      <w:r w:rsidR="00FB1FF0">
        <w:rPr>
          <w:rFonts w:ascii="Thimes" w:hAnsi="Thimes"/>
          <w:lang w:val="en-US"/>
        </w:rPr>
        <w:t>,</w:t>
      </w:r>
      <w:r w:rsidR="00FB1FF0" w:rsidRPr="00FB1FF0">
        <w:rPr>
          <w:rFonts w:ascii="Thimes" w:hAnsi="Thimes"/>
        </w:rPr>
        <w:t xml:space="preserve"> dan gambar yang menarik sehingga dapat merangsang minat membaca siswa dalam belajar.</w:t>
      </w:r>
      <w:r w:rsidR="000F6901">
        <w:t xml:space="preserve"> </w:t>
      </w:r>
    </w:p>
    <w:p w:rsidR="00191752" w:rsidRDefault="000F6901" w:rsidP="00256C98">
      <w:pPr>
        <w:spacing w:after="0"/>
        <w:ind w:firstLine="720"/>
        <w:jc w:val="both"/>
        <w:rPr>
          <w:rFonts w:ascii="Thimes" w:hAnsi="Thimes"/>
        </w:rPr>
      </w:pPr>
      <w:r w:rsidRPr="000F6901">
        <w:rPr>
          <w:rFonts w:ascii="Thimes" w:hAnsi="Thimes"/>
        </w:rPr>
        <w:t>Seiring perkembangan zaman yang terjadi dalam kehidupan masyarakat, menjadikan SDM semakin berubah dengan mengikuti kecanggihan teknologi tersebar dengan cepat dan sangat luas, yang dapat dibuktikan dengan adanya media IT (Informasi dan Teknologi) yang dapat memenuhi kebutuhan hidup masyarakat. Pesatnya perkembangan yang terjadi juga dapat dimanfaatkan oleh guru dalam mendidik siswanya. Pendidikan  yang ada di Indonesia juga sudah termasuk dalam rancangan yang berkemajuan. Media-media pembelajaran  berbasis IT ini dapat digunakan dalam proses belajar mengajar, misalnya penggunaan internet. Semua guru harus bisa memanfaatkan  teknologi sehingga mudah mengakses informasi dengan cepat tanpa menunggu lama. Cepatnya perubahan zaman yang serba mudah dan</w:t>
      </w:r>
      <w:r>
        <w:t xml:space="preserve"> </w:t>
      </w:r>
      <w:r w:rsidRPr="000F6901">
        <w:rPr>
          <w:rFonts w:ascii="Thimes" w:hAnsi="Thimes"/>
        </w:rPr>
        <w:t xml:space="preserve">praktis ini ternyata bisa menggeser pola pikir malas membaca berubah menjadi minat baca. Siswa cenderung lebih menyukai buku dengan animasi gerak dan berwarna, sehingga dapat membuat siswa suka membaca buku dalam bentuk file dari pada baca buku cetak. </w:t>
      </w:r>
    </w:p>
    <w:p w:rsidR="00C42E39" w:rsidRDefault="000F6901" w:rsidP="00256C98">
      <w:pPr>
        <w:spacing w:after="0"/>
        <w:ind w:firstLine="720"/>
        <w:jc w:val="both"/>
        <w:rPr>
          <w:rFonts w:ascii="Thimes" w:hAnsi="Thimes"/>
          <w:lang w:val="en-US"/>
        </w:rPr>
      </w:pPr>
      <w:r w:rsidRPr="00191752">
        <w:rPr>
          <w:rFonts w:ascii="Thimes" w:hAnsi="Thimes"/>
        </w:rPr>
        <w:t>Penelitian yang dilakukan oleh Martinez dan Lopes-Rio pada tahun 2015 mengungkapkan bahwa munculnya teknologi berbasis internet mengakibatkan adanya cara membaca yang baru. Sa</w:t>
      </w:r>
      <w:r w:rsidR="00191752">
        <w:rPr>
          <w:rFonts w:ascii="Thimes" w:hAnsi="Thimes"/>
        </w:rPr>
        <w:t xml:space="preserve">lah satunya merupakan munculnya </w:t>
      </w:r>
      <w:r w:rsidRPr="00191752">
        <w:rPr>
          <w:rFonts w:ascii="Thimes" w:hAnsi="Thimes"/>
        </w:rPr>
        <w:t xml:space="preserve"> fitur </w:t>
      </w:r>
      <w:r w:rsidRPr="00191752">
        <w:rPr>
          <w:rFonts w:ascii="Thimes" w:hAnsi="Thimes"/>
          <w:i/>
        </w:rPr>
        <w:t xml:space="preserve">E-Book </w:t>
      </w:r>
      <w:r w:rsidRPr="00191752">
        <w:rPr>
          <w:rFonts w:ascii="Thimes" w:hAnsi="Thimes"/>
        </w:rPr>
        <w:t xml:space="preserve">atau buku digital. Adanya </w:t>
      </w:r>
      <w:r w:rsidRPr="00191752">
        <w:rPr>
          <w:rFonts w:ascii="Thimes" w:hAnsi="Thimes"/>
          <w:i/>
        </w:rPr>
        <w:t xml:space="preserve">E-Book </w:t>
      </w:r>
      <w:r w:rsidRPr="00191752">
        <w:rPr>
          <w:rFonts w:ascii="Thimes" w:hAnsi="Thimes"/>
        </w:rPr>
        <w:t>bisa</w:t>
      </w:r>
      <w:r w:rsidRPr="00191752">
        <w:rPr>
          <w:rFonts w:ascii="Thimes" w:hAnsi="Thimes"/>
          <w:i/>
        </w:rPr>
        <w:t xml:space="preserve"> </w:t>
      </w:r>
      <w:r w:rsidRPr="00191752">
        <w:rPr>
          <w:rFonts w:ascii="Thimes" w:hAnsi="Thimes"/>
        </w:rPr>
        <w:t>membuat pengguna teknologi mendownload sebuah  buku yang kemudian disimpan pada perangkat teknologi yang dimiliki. Penelitian yang terkait penggunaan buku bacaan digital juga pernah dilakukan oleh Dizon (2014) yang meneliti pengaruh penggunaan buku bacaan digital serta kegiatan membaca digital, terhadap motivasi membaca siswa di sekolah dasar.</w:t>
      </w:r>
      <w:r w:rsidRPr="00191752">
        <w:rPr>
          <w:rFonts w:ascii="Thimes" w:hAnsi="Thimes"/>
          <w:lang w:val="en-US"/>
        </w:rPr>
        <w:t xml:space="preserve"> Dari hasil penelitian</w:t>
      </w:r>
      <w:r w:rsidR="00191752" w:rsidRPr="00191752">
        <w:rPr>
          <w:rFonts w:ascii="Thimes" w:hAnsi="Thimes"/>
          <w:lang w:val="en-US"/>
        </w:rPr>
        <w:t xml:space="preserve"> yang diperoleh menunjukkan bahwa </w:t>
      </w:r>
      <w:r w:rsidR="00191752" w:rsidRPr="00191752">
        <w:rPr>
          <w:rFonts w:ascii="Thimes" w:hAnsi="Thimes"/>
        </w:rPr>
        <w:t xml:space="preserve">peserta didik </w:t>
      </w:r>
      <w:proofErr w:type="gramStart"/>
      <w:r w:rsidR="00191752" w:rsidRPr="00191752">
        <w:rPr>
          <w:rFonts w:ascii="Thimes" w:hAnsi="Thimes"/>
        </w:rPr>
        <w:t>yang  membaca</w:t>
      </w:r>
      <w:proofErr w:type="gramEnd"/>
      <w:r w:rsidR="00191752" w:rsidRPr="00191752">
        <w:rPr>
          <w:rFonts w:ascii="Thimes" w:hAnsi="Thimes"/>
        </w:rPr>
        <w:t xml:space="preserve"> buku digital memiliki tingkat motivasi membaca yang lebih tinggi dari pada peserta didik yang tidak mengikuti kegiatan membaca.</w:t>
      </w:r>
      <w:r w:rsidR="00191752">
        <w:rPr>
          <w:rFonts w:ascii="Thimes" w:hAnsi="Thimes"/>
          <w:lang w:val="en-US"/>
        </w:rPr>
        <w:t xml:space="preserve"> </w:t>
      </w:r>
      <w:r w:rsidR="00191752" w:rsidRPr="00191752">
        <w:rPr>
          <w:rFonts w:ascii="Thimes" w:hAnsi="Thimes"/>
        </w:rPr>
        <w:t>Berdasarkan hasil penelitian di atas, menunjukan bahwa dengan penggunaan teks bacaan digital dapat memberikan pengaruh positif maupun negatif kepada seseorang khususnya dalam minat terhadap membaca buku</w:t>
      </w:r>
      <w:r w:rsidR="00191752" w:rsidRPr="00191752">
        <w:rPr>
          <w:rFonts w:ascii="Thimes" w:hAnsi="Thimes"/>
          <w:lang w:val="en-US"/>
        </w:rPr>
        <w:t>.</w:t>
      </w:r>
    </w:p>
    <w:p w:rsidR="00191752" w:rsidRPr="00113CEE" w:rsidRDefault="00191752" w:rsidP="00256C98">
      <w:pPr>
        <w:spacing w:after="0"/>
        <w:jc w:val="both"/>
        <w:rPr>
          <w:rFonts w:ascii="Thimes" w:hAnsi="Thimes" w:cs="Times New Roman"/>
          <w:lang w:val="en-US"/>
        </w:rPr>
      </w:pPr>
      <w:r w:rsidRPr="00191752">
        <w:rPr>
          <w:rFonts w:ascii="Thimes" w:hAnsi="Thimes"/>
          <w:lang w:val="en-US"/>
        </w:rPr>
        <w:t xml:space="preserve"> </w:t>
      </w:r>
      <w:r w:rsidR="00C42E39">
        <w:rPr>
          <w:rFonts w:ascii="Thimes" w:hAnsi="Thimes"/>
          <w:lang w:val="en-US"/>
        </w:rPr>
        <w:tab/>
      </w:r>
      <w:r w:rsidRPr="00191752">
        <w:rPr>
          <w:rFonts w:ascii="Thimes" w:hAnsi="Thimes"/>
          <w:i/>
        </w:rPr>
        <w:t xml:space="preserve">E-bookstory </w:t>
      </w:r>
      <w:r w:rsidRPr="00191752">
        <w:rPr>
          <w:rFonts w:ascii="Thimes" w:hAnsi="Thimes"/>
        </w:rPr>
        <w:t xml:space="preserve">adalah buku berbasis digital yang dikenal dapat mengedukasi siswa. Dengan memanfaatkan teknologi yang kian semakin dekat dengan kehidupan siswa </w:t>
      </w:r>
      <w:r w:rsidRPr="00191752">
        <w:rPr>
          <w:rFonts w:ascii="Thimes" w:hAnsi="Thimes"/>
          <w:i/>
        </w:rPr>
        <w:t xml:space="preserve">E-bookstory </w:t>
      </w:r>
      <w:r w:rsidRPr="00191752">
        <w:rPr>
          <w:rFonts w:ascii="Thimes" w:hAnsi="Thimes"/>
        </w:rPr>
        <w:t xml:space="preserve">dapat dikemas secara modern dan lebih interaktif yang memiliki desain visual, storyline, serta fitur integratif yang diminati oleh siswa, yang disajikan dalam bentuk digital, sehingga bisa di nikmati siswa dengan berbagai cara media elektronik seperti computer, smartphone, dan tablet. Pengembangan  media </w:t>
      </w:r>
      <w:r w:rsidRPr="00191752">
        <w:rPr>
          <w:rFonts w:ascii="Thimes" w:hAnsi="Thimes"/>
          <w:i/>
        </w:rPr>
        <w:t xml:space="preserve">E-bookstory </w:t>
      </w:r>
      <w:r w:rsidRPr="00191752">
        <w:rPr>
          <w:rFonts w:ascii="Thimes" w:hAnsi="Thimes"/>
        </w:rPr>
        <w:t xml:space="preserve">didesain menekankan pada penyajian uraian cerita yang mendukung pemahaman siswa terhadap materi pembelajaran tematik integratif, sesuai karakteristik kurikulum 2013, sehingga tema-tema yang digunakan pada uraian cerita sehingga proses pembelajaran yang terjadi dapat mendukung siswa dalam memahami dan memaknai materi pembelajaran. Menurut Smeet dan Bush (2012: 15) mengatakan bahwa penggunaan  </w:t>
      </w:r>
      <w:r w:rsidRPr="00191752">
        <w:rPr>
          <w:rFonts w:ascii="Thimes" w:hAnsi="Thimes"/>
          <w:i/>
        </w:rPr>
        <w:t xml:space="preserve">E-bookstory </w:t>
      </w:r>
      <w:r w:rsidRPr="00191752">
        <w:rPr>
          <w:rFonts w:ascii="Thimes" w:hAnsi="Thimes"/>
        </w:rPr>
        <w:t xml:space="preserve">memberikan manfaat kepada pada siswa yaitu dapat membantu siswa belajar tentang kosakata. Moody juga menemukan bahwa  penggunaan </w:t>
      </w:r>
      <w:r w:rsidRPr="00191752">
        <w:rPr>
          <w:rFonts w:ascii="Thimes" w:hAnsi="Thimes"/>
          <w:i/>
        </w:rPr>
        <w:t xml:space="preserve">E-bookstory </w:t>
      </w:r>
      <w:r w:rsidRPr="00191752">
        <w:rPr>
          <w:rFonts w:ascii="Thimes" w:hAnsi="Thimes"/>
        </w:rPr>
        <w:t xml:space="preserve">dapat mendorong kemampuan siswa dalam memahami sebuah cerita. Jadi dapat di simpulkan bahwa </w:t>
      </w:r>
      <w:r w:rsidRPr="00191752">
        <w:rPr>
          <w:rFonts w:ascii="Thimes" w:hAnsi="Thimes"/>
          <w:i/>
        </w:rPr>
        <w:t xml:space="preserve">E-bookstory </w:t>
      </w:r>
      <w:r w:rsidRPr="00191752">
        <w:rPr>
          <w:rFonts w:ascii="Thimes" w:hAnsi="Thimes"/>
        </w:rPr>
        <w:t xml:space="preserve">merupakan buku cerita digital yang dapat membantu siswa siswa dalam belajar kosakata dan mendorong siwa memahani isi dalam cerita. Penggunaan </w:t>
      </w:r>
      <w:r w:rsidRPr="00191752">
        <w:rPr>
          <w:rFonts w:ascii="Thimes" w:hAnsi="Thimes"/>
          <w:i/>
        </w:rPr>
        <w:t xml:space="preserve">E-bookstory </w:t>
      </w:r>
      <w:r w:rsidRPr="00191752">
        <w:rPr>
          <w:rFonts w:ascii="Thimes" w:hAnsi="Thimes"/>
        </w:rPr>
        <w:t>masih jarang ditemukan atau gunakan disekolah, siswa masih cenderung membaca menggunakan buku manual atau buku cetak, dimana dalam penggunaan buku manual harus menyediakan tempat buku (rak buku), susah dibawa kemana, dan jika sering dibaca mak</w:t>
      </w:r>
      <w:r w:rsidRPr="00113CEE">
        <w:rPr>
          <w:rFonts w:ascii="Thimes" w:hAnsi="Thimes"/>
        </w:rPr>
        <w:t xml:space="preserve">a buku bisa cepat rusak. </w:t>
      </w:r>
    </w:p>
    <w:p w:rsidR="00527B5A" w:rsidRPr="00F810A1" w:rsidRDefault="00113CEE" w:rsidP="00256C98">
      <w:pPr>
        <w:spacing w:after="0"/>
        <w:ind w:right="4" w:firstLine="720"/>
        <w:jc w:val="both"/>
        <w:rPr>
          <w:rFonts w:ascii="Thimes" w:hAnsi="Thimes"/>
          <w:lang w:val="en-US"/>
        </w:rPr>
      </w:pPr>
      <w:r w:rsidRPr="00113CEE">
        <w:rPr>
          <w:rFonts w:ascii="Thimes" w:hAnsi="Thimes"/>
        </w:rPr>
        <w:t>Berdasarkan kondisi tersebut</w:t>
      </w:r>
      <w:r w:rsidR="00191752" w:rsidRPr="00113CEE">
        <w:rPr>
          <w:rFonts w:ascii="Thimes" w:hAnsi="Thimes"/>
        </w:rPr>
        <w:t xml:space="preserve">, maka penulis tertarik ingin membuat sebuah media yang namanya </w:t>
      </w:r>
      <w:r w:rsidR="00191752" w:rsidRPr="00113CEE">
        <w:rPr>
          <w:rFonts w:ascii="Thimes" w:hAnsi="Thimes"/>
          <w:i/>
        </w:rPr>
        <w:t>E-bookstory</w:t>
      </w:r>
      <w:r w:rsidR="00191752" w:rsidRPr="00113CEE">
        <w:rPr>
          <w:rFonts w:ascii="Thimes" w:hAnsi="Thimes"/>
        </w:rPr>
        <w:t xml:space="preserve"> untuk meningkatkan literasi membaca siswa. Penulis mengembangkan media pembelajaran berbasis </w:t>
      </w:r>
      <w:r w:rsidR="00191752" w:rsidRPr="00113CEE">
        <w:rPr>
          <w:rFonts w:ascii="Thimes" w:hAnsi="Thimes"/>
          <w:i/>
        </w:rPr>
        <w:t xml:space="preserve">E-bookstory </w:t>
      </w:r>
      <w:r w:rsidR="00527B5A">
        <w:rPr>
          <w:rFonts w:ascii="Thimes" w:hAnsi="Thimes"/>
        </w:rPr>
        <w:t xml:space="preserve">ini, karena penulis </w:t>
      </w:r>
      <w:r w:rsidR="00191752" w:rsidRPr="00113CEE">
        <w:rPr>
          <w:rFonts w:ascii="Thimes" w:hAnsi="Thimes"/>
        </w:rPr>
        <w:t>meliha</w:t>
      </w:r>
      <w:r>
        <w:rPr>
          <w:rFonts w:ascii="Thimes" w:hAnsi="Thimes"/>
          <w:lang w:val="en-US"/>
        </w:rPr>
        <w:t>t</w:t>
      </w:r>
      <w:r w:rsidR="00527B5A">
        <w:rPr>
          <w:rFonts w:ascii="Thimes" w:hAnsi="Thimes"/>
        </w:rPr>
        <w:t xml:space="preserve"> bahwa </w:t>
      </w:r>
      <w:r w:rsidR="00527B5A">
        <w:rPr>
          <w:rFonts w:ascii="Thimes" w:hAnsi="Thimes"/>
          <w:i/>
        </w:rPr>
        <w:t xml:space="preserve">E-bookstory </w:t>
      </w:r>
      <w:r w:rsidR="00191752" w:rsidRPr="00113CEE">
        <w:rPr>
          <w:rFonts w:ascii="Thimes" w:hAnsi="Thimes"/>
        </w:rPr>
        <w:t>mememudahkan proses penyebaran informasi dan juga membantu proses belajar mengajar, serta praktis dan mudah di bawa kemana-mana.</w:t>
      </w:r>
      <w:r>
        <w:rPr>
          <w:rFonts w:ascii="Thimes" w:hAnsi="Thimes"/>
          <w:lang w:val="en-US"/>
        </w:rPr>
        <w:t xml:space="preserve"> </w:t>
      </w:r>
      <w:r w:rsidR="00191752" w:rsidRPr="00113CEE">
        <w:rPr>
          <w:rFonts w:ascii="Thimes" w:hAnsi="Thimes"/>
        </w:rPr>
        <w:t xml:space="preserve"> </w:t>
      </w:r>
      <w:r w:rsidRPr="00113CEE">
        <w:rPr>
          <w:rFonts w:ascii="Thimes" w:hAnsi="Thimes"/>
        </w:rPr>
        <w:t xml:space="preserve">Menurut Haris (2011) tujuan penggunaan </w:t>
      </w:r>
      <w:r w:rsidRPr="00113CEE">
        <w:rPr>
          <w:rFonts w:ascii="Thimes" w:hAnsi="Thimes"/>
          <w:i/>
        </w:rPr>
        <w:t>E-Bookstory</w:t>
      </w:r>
      <w:r w:rsidRPr="00113CEE">
        <w:rPr>
          <w:rFonts w:ascii="Thimes" w:hAnsi="Thimes"/>
          <w:b/>
          <w:i/>
        </w:rPr>
        <w:t xml:space="preserve"> </w:t>
      </w:r>
      <w:r w:rsidRPr="00113CEE">
        <w:rPr>
          <w:rFonts w:ascii="Thimes" w:hAnsi="Thimes"/>
        </w:rPr>
        <w:t>ada tiga</w:t>
      </w:r>
      <w:r w:rsidRPr="00113CEE">
        <w:rPr>
          <w:rFonts w:ascii="Thimes" w:hAnsi="Thimes"/>
          <w:b/>
        </w:rPr>
        <w:t xml:space="preserve"> </w:t>
      </w:r>
      <w:r w:rsidRPr="00113CEE">
        <w:rPr>
          <w:rFonts w:ascii="Thimes" w:hAnsi="Thimes"/>
        </w:rPr>
        <w:t xml:space="preserve">yaitu 1) sebagai sarana dalam pembelajaran, </w:t>
      </w:r>
      <w:r w:rsidR="00527B5A">
        <w:rPr>
          <w:rFonts w:ascii="Thimes" w:hAnsi="Thimes"/>
          <w:lang w:val="en-US"/>
        </w:rPr>
        <w:t xml:space="preserve"> </w:t>
      </w:r>
      <w:r w:rsidRPr="00113CEE">
        <w:rPr>
          <w:rFonts w:ascii="Thimes" w:hAnsi="Thimes"/>
        </w:rPr>
        <w:t>2) mempermudah guru dan siswa</w:t>
      </w:r>
      <w:r w:rsidR="00527B5A">
        <w:rPr>
          <w:rFonts w:ascii="Thimes" w:hAnsi="Thimes"/>
        </w:rPr>
        <w:t xml:space="preserve"> dalam proses pembelajaran, 3) g</w:t>
      </w:r>
      <w:r w:rsidRPr="00113CEE">
        <w:rPr>
          <w:rFonts w:ascii="Thimes" w:hAnsi="Thimes"/>
        </w:rPr>
        <w:t>uru dapat memberi materi pembelajaran walau guru sedang tugas diluar.</w:t>
      </w:r>
      <w:r w:rsidRPr="00113CEE">
        <w:rPr>
          <w:rFonts w:ascii="Thimes" w:hAnsi="Thimes"/>
          <w:lang w:val="en-US"/>
        </w:rPr>
        <w:t xml:space="preserve"> </w:t>
      </w:r>
      <w:r w:rsidRPr="00113CEE">
        <w:rPr>
          <w:rFonts w:ascii="Thimes" w:hAnsi="Thimes"/>
        </w:rPr>
        <w:t xml:space="preserve">Media </w:t>
      </w:r>
      <w:r w:rsidRPr="00113CEE">
        <w:rPr>
          <w:rFonts w:ascii="Thimes" w:hAnsi="Thimes"/>
          <w:i/>
        </w:rPr>
        <w:t>E-Bookstory</w:t>
      </w:r>
      <w:r w:rsidRPr="00113CEE">
        <w:rPr>
          <w:rFonts w:ascii="Thimes" w:hAnsi="Thimes"/>
        </w:rPr>
        <w:t xml:space="preserve"> member</w:t>
      </w:r>
      <w:r w:rsidR="00527B5A">
        <w:rPr>
          <w:rFonts w:ascii="Thimes" w:hAnsi="Thimes"/>
        </w:rPr>
        <w:t>ikan banyak manfaat, yaitu: 1</w:t>
      </w:r>
      <w:r w:rsidRPr="00113CEE">
        <w:rPr>
          <w:rFonts w:ascii="Thimes" w:hAnsi="Thimes"/>
        </w:rPr>
        <w:t xml:space="preserve">) </w:t>
      </w:r>
      <w:r w:rsidR="00527B5A">
        <w:rPr>
          <w:rFonts w:ascii="Thimes" w:hAnsi="Thimes"/>
        </w:rPr>
        <w:t>a</w:t>
      </w:r>
      <w:r w:rsidRPr="00113CEE">
        <w:rPr>
          <w:rFonts w:ascii="Thimes" w:hAnsi="Thimes"/>
        </w:rPr>
        <w:t xml:space="preserve">nak termotivasi untuk </w:t>
      </w:r>
      <w:r w:rsidR="00527B5A">
        <w:rPr>
          <w:rFonts w:ascii="Thimes" w:hAnsi="Thimes"/>
        </w:rPr>
        <w:t>belajar membaca lebih cepat, 2</w:t>
      </w:r>
      <w:r w:rsidRPr="00113CEE">
        <w:rPr>
          <w:rFonts w:ascii="Thimes" w:hAnsi="Thimes"/>
        </w:rPr>
        <w:t>)</w:t>
      </w:r>
      <w:r w:rsidR="00527B5A">
        <w:rPr>
          <w:rFonts w:ascii="Thimes" w:hAnsi="Thimes"/>
        </w:rPr>
        <w:t xml:space="preserve"> m</w:t>
      </w:r>
      <w:r w:rsidRPr="00113CEE">
        <w:rPr>
          <w:rFonts w:ascii="Thimes" w:hAnsi="Thimes"/>
        </w:rPr>
        <w:t>enumbuhkan rasa percaya pada diri anak karena anak telah merasa sukses menjadi</w:t>
      </w:r>
      <w:r w:rsidR="00527B5A">
        <w:rPr>
          <w:rFonts w:ascii="Thimes" w:hAnsi="Thimes"/>
        </w:rPr>
        <w:t xml:space="preserve"> pembaca pemula, 3</w:t>
      </w:r>
      <w:r w:rsidRPr="00113CEE">
        <w:rPr>
          <w:rFonts w:ascii="Thimes" w:hAnsi="Thimes"/>
        </w:rPr>
        <w:t>)</w:t>
      </w:r>
      <w:r w:rsidR="00527B5A">
        <w:rPr>
          <w:rFonts w:ascii="Thimes" w:hAnsi="Thimes"/>
        </w:rPr>
        <w:t xml:space="preserve"> a</w:t>
      </w:r>
      <w:r w:rsidRPr="00113CEE">
        <w:rPr>
          <w:rFonts w:ascii="Thimes" w:hAnsi="Thimes"/>
        </w:rPr>
        <w:t>nak dapat belajar dengan cara yang meny</w:t>
      </w:r>
      <w:r w:rsidR="00527B5A">
        <w:rPr>
          <w:rFonts w:ascii="Thimes" w:hAnsi="Thimes"/>
        </w:rPr>
        <w:t>enangkan, 4</w:t>
      </w:r>
      <w:r w:rsidRPr="00113CEE">
        <w:rPr>
          <w:rFonts w:ascii="Thimes" w:hAnsi="Thimes"/>
        </w:rPr>
        <w:t xml:space="preserve">) </w:t>
      </w:r>
      <w:r w:rsidR="00527B5A">
        <w:rPr>
          <w:rFonts w:ascii="Thimes" w:hAnsi="Thimes"/>
        </w:rPr>
        <w:t>m</w:t>
      </w:r>
      <w:r w:rsidRPr="00113CEE">
        <w:rPr>
          <w:rFonts w:ascii="Thimes" w:hAnsi="Thimes"/>
        </w:rPr>
        <w:t xml:space="preserve">endorong anak untuk lebih menyukai cerita dengan </w:t>
      </w:r>
      <w:r w:rsidR="00527B5A">
        <w:rPr>
          <w:rFonts w:ascii="Thimes" w:hAnsi="Thimes"/>
        </w:rPr>
        <w:t>tema dan cerita yan</w:t>
      </w:r>
      <w:r w:rsidR="00527B5A">
        <w:rPr>
          <w:rFonts w:ascii="Thimes" w:hAnsi="Thimes"/>
          <w:lang w:val="en-US"/>
        </w:rPr>
        <w:t>g</w:t>
      </w:r>
      <w:r w:rsidR="00527B5A">
        <w:rPr>
          <w:rFonts w:ascii="Thimes" w:hAnsi="Thimes"/>
        </w:rPr>
        <w:t xml:space="preserve"> berbeda, 5</w:t>
      </w:r>
      <w:r w:rsidRPr="00113CEE">
        <w:rPr>
          <w:rFonts w:ascii="Thimes" w:hAnsi="Thimes"/>
        </w:rPr>
        <w:t>)</w:t>
      </w:r>
      <w:r w:rsidR="00527B5A">
        <w:rPr>
          <w:rFonts w:ascii="Thimes" w:hAnsi="Thimes"/>
        </w:rPr>
        <w:t>s</w:t>
      </w:r>
      <w:r w:rsidRPr="00113CEE">
        <w:rPr>
          <w:rFonts w:ascii="Thimes" w:hAnsi="Thimes"/>
        </w:rPr>
        <w:t>ecara perlahan menumbuhkan kebiasaan anak untuk dapa</w:t>
      </w:r>
      <w:r w:rsidR="00527B5A">
        <w:rPr>
          <w:rFonts w:ascii="Thimes" w:hAnsi="Thimes"/>
        </w:rPr>
        <w:t>t membaca cerita secara mandiri</w:t>
      </w:r>
      <w:r w:rsidR="00527B5A">
        <w:rPr>
          <w:rFonts w:ascii="Thimes" w:hAnsi="Thimes"/>
          <w:lang w:val="en-US"/>
        </w:rPr>
        <w:t xml:space="preserve"> </w:t>
      </w:r>
      <w:r w:rsidR="00F810A1">
        <w:rPr>
          <w:rFonts w:ascii="Thimes" w:hAnsi="Thimes"/>
        </w:rPr>
        <w:t>(</w:t>
      </w:r>
      <w:r w:rsidR="00F810A1">
        <w:rPr>
          <w:rFonts w:ascii="Thimes" w:hAnsi="Thimes" w:cs="Thimes"/>
          <w:lang w:val="en-US"/>
        </w:rPr>
        <w:t xml:space="preserve">Shofaussamawati, </w:t>
      </w:r>
      <w:r w:rsidR="00F810A1">
        <w:rPr>
          <w:rFonts w:ascii="Thimes" w:hAnsi="Thimes"/>
        </w:rPr>
        <w:t>2016</w:t>
      </w:r>
      <w:r w:rsidR="00F810A1">
        <w:rPr>
          <w:rFonts w:ascii="Thimes" w:hAnsi="Thimes"/>
          <w:lang w:val="en-US"/>
        </w:rPr>
        <w:t>)</w:t>
      </w:r>
    </w:p>
    <w:p w:rsidR="00113CEE" w:rsidRDefault="00113CEE" w:rsidP="00256C98">
      <w:pPr>
        <w:spacing w:after="0"/>
        <w:ind w:firstLine="720"/>
        <w:jc w:val="both"/>
        <w:rPr>
          <w:rFonts w:ascii="Thimes" w:hAnsi="Thimes"/>
        </w:rPr>
      </w:pPr>
      <w:r w:rsidRPr="00113CEE">
        <w:rPr>
          <w:rFonts w:ascii="Thimes" w:hAnsi="Thimes"/>
        </w:rPr>
        <w:t xml:space="preserve"> Kelebihan menggunakan </w:t>
      </w:r>
      <w:r w:rsidRPr="00113CEE">
        <w:rPr>
          <w:rFonts w:ascii="Thimes" w:hAnsi="Thimes"/>
          <w:i/>
        </w:rPr>
        <w:t>E-Bookstory</w:t>
      </w:r>
      <w:r w:rsidRPr="00113CEE">
        <w:rPr>
          <w:rFonts w:ascii="Thimes" w:hAnsi="Thimes"/>
          <w:b/>
          <w:i/>
        </w:rPr>
        <w:t xml:space="preserve"> </w:t>
      </w:r>
      <w:r w:rsidRPr="00113CEE">
        <w:rPr>
          <w:rFonts w:ascii="Thimes" w:hAnsi="Thimes"/>
          <w:b/>
        </w:rPr>
        <w:t xml:space="preserve"> </w:t>
      </w:r>
      <w:r w:rsidR="00527B5A">
        <w:rPr>
          <w:rFonts w:ascii="Thimes" w:hAnsi="Thimes"/>
        </w:rPr>
        <w:t xml:space="preserve"> adalah, 1) b</w:t>
      </w:r>
      <w:r w:rsidRPr="00113CEE">
        <w:rPr>
          <w:rFonts w:ascii="Thimes" w:hAnsi="Thimes"/>
        </w:rPr>
        <w:t>iaya yang digunakan relatif mura</w:t>
      </w:r>
      <w:r w:rsidR="00527B5A">
        <w:rPr>
          <w:rFonts w:ascii="Thimes" w:hAnsi="Thimes"/>
        </w:rPr>
        <w:t>h, 2) sangat mudah diakses, 3) a</w:t>
      </w:r>
      <w:r w:rsidRPr="00113CEE">
        <w:rPr>
          <w:rFonts w:ascii="Thimes" w:hAnsi="Thimes"/>
        </w:rPr>
        <w:t>nti rusak, 4) mudah dibawah kemana-ke</w:t>
      </w:r>
      <w:r w:rsidR="00527B5A">
        <w:rPr>
          <w:rFonts w:ascii="Thimes" w:hAnsi="Thimes"/>
        </w:rPr>
        <w:t xml:space="preserve">mana, 5) dapat menghemat waktu </w:t>
      </w:r>
      <w:r w:rsidRPr="00113CEE">
        <w:rPr>
          <w:rFonts w:ascii="Thimes" w:hAnsi="Thimes"/>
        </w:rPr>
        <w:t xml:space="preserve">(Khalid &amp; Adeel: 2014). Selain memiliki kelebihan, </w:t>
      </w:r>
      <w:r w:rsidRPr="00113CEE">
        <w:rPr>
          <w:rFonts w:ascii="Thimes" w:hAnsi="Thimes"/>
          <w:i/>
        </w:rPr>
        <w:t>E-Bookstory</w:t>
      </w:r>
      <w:r w:rsidRPr="00113CEE">
        <w:rPr>
          <w:rFonts w:ascii="Thimes" w:hAnsi="Thimes"/>
          <w:b/>
          <w:i/>
        </w:rPr>
        <w:t xml:space="preserve"> </w:t>
      </w:r>
      <w:r w:rsidRPr="00113CEE">
        <w:rPr>
          <w:rFonts w:ascii="Thimes" w:hAnsi="Thimes"/>
          <w:b/>
        </w:rPr>
        <w:t xml:space="preserve"> </w:t>
      </w:r>
      <w:r w:rsidRPr="00113CEE">
        <w:rPr>
          <w:rFonts w:ascii="Thimes" w:hAnsi="Thimes"/>
        </w:rPr>
        <w:t xml:space="preserve"> juga memiliki  kelemahan. Kelemahan </w:t>
      </w:r>
      <w:r w:rsidRPr="00113CEE">
        <w:rPr>
          <w:rFonts w:ascii="Thimes" w:hAnsi="Thimes"/>
          <w:i/>
        </w:rPr>
        <w:t>E-Bookstory</w:t>
      </w:r>
      <w:r w:rsidR="00527B5A">
        <w:rPr>
          <w:rFonts w:ascii="Thimes" w:hAnsi="Thimes"/>
          <w:b/>
          <w:i/>
        </w:rPr>
        <w:t xml:space="preserve"> </w:t>
      </w:r>
      <w:r w:rsidR="00527B5A">
        <w:rPr>
          <w:rFonts w:ascii="Thimes" w:hAnsi="Thimes"/>
        </w:rPr>
        <w:t>yaitu: 1) p</w:t>
      </w:r>
      <w:r w:rsidRPr="00113CEE">
        <w:rPr>
          <w:rFonts w:ascii="Thimes" w:hAnsi="Thimes"/>
        </w:rPr>
        <w:t xml:space="preserve">engguna diharuskan memiliki ruangan yang cukup pada sebuah media elektronik untuk dapat menyimpan file </w:t>
      </w:r>
      <w:r w:rsidRPr="00113CEE">
        <w:rPr>
          <w:rFonts w:ascii="Thimes" w:hAnsi="Thimes"/>
          <w:i/>
        </w:rPr>
        <w:t>E-Bookstory</w:t>
      </w:r>
      <w:r w:rsidR="00527B5A">
        <w:rPr>
          <w:rFonts w:ascii="Thimes" w:hAnsi="Thimes"/>
        </w:rPr>
        <w:t xml:space="preserve">, </w:t>
      </w:r>
      <w:r w:rsidRPr="00113CEE">
        <w:rPr>
          <w:rFonts w:ascii="Thimes" w:hAnsi="Thimes"/>
        </w:rPr>
        <w:t xml:space="preserve">2) </w:t>
      </w:r>
      <w:r w:rsidR="00527B5A">
        <w:rPr>
          <w:rFonts w:ascii="Thimes" w:hAnsi="Thimes"/>
        </w:rPr>
        <w:t>t</w:t>
      </w:r>
      <w:r w:rsidRPr="00113CEE">
        <w:rPr>
          <w:rFonts w:ascii="Thimes" w:hAnsi="Thimes"/>
        </w:rPr>
        <w:t xml:space="preserve">idak semua media elektronik dapat menyimpan </w:t>
      </w:r>
      <w:r w:rsidRPr="00113CEE">
        <w:rPr>
          <w:rFonts w:ascii="Thimes" w:hAnsi="Thimes"/>
          <w:i/>
        </w:rPr>
        <w:t>E-Bookstory</w:t>
      </w:r>
      <w:r w:rsidRPr="00113CEE">
        <w:rPr>
          <w:rFonts w:ascii="Thimes" w:hAnsi="Thimes"/>
        </w:rPr>
        <w:t xml:space="preserve"> tetapi hanya media elektronik yang sudah berkemajuan dan layak untuk bisa menyimpan dan menggunakan </w:t>
      </w:r>
      <w:r w:rsidR="00527B5A">
        <w:rPr>
          <w:rFonts w:ascii="Thimes" w:hAnsi="Thimes"/>
          <w:i/>
        </w:rPr>
        <w:t xml:space="preserve">E-Bookstory, </w:t>
      </w:r>
      <w:r w:rsidR="00527B5A">
        <w:rPr>
          <w:rFonts w:ascii="Thimes" w:hAnsi="Thimes"/>
        </w:rPr>
        <w:t>3) m</w:t>
      </w:r>
      <w:r w:rsidRPr="00113CEE">
        <w:rPr>
          <w:rFonts w:ascii="Thimes" w:hAnsi="Thimes"/>
        </w:rPr>
        <w:t xml:space="preserve">asalah teknologi yang muncul dengan menavigasi buku elektronik. Format </w:t>
      </w:r>
      <w:r w:rsidRPr="00113CEE">
        <w:rPr>
          <w:rFonts w:ascii="Thimes" w:hAnsi="Thimes"/>
          <w:i/>
        </w:rPr>
        <w:t>security ebook</w:t>
      </w:r>
      <w:r w:rsidRPr="00113CEE">
        <w:rPr>
          <w:rFonts w:ascii="Thimes" w:hAnsi="Thimes"/>
        </w:rPr>
        <w:t xml:space="preserve">, karena digital bisa dibongkar oleh para </w:t>
      </w:r>
      <w:r w:rsidRPr="00113CEE">
        <w:rPr>
          <w:rFonts w:ascii="Thimes" w:hAnsi="Thimes"/>
          <w:i/>
        </w:rPr>
        <w:t>hacker</w:t>
      </w:r>
      <w:r w:rsidR="00527B5A">
        <w:rPr>
          <w:rFonts w:ascii="Thimes" w:hAnsi="Thimes"/>
        </w:rPr>
        <w:t>, 4) u</w:t>
      </w:r>
      <w:r w:rsidRPr="00113CEE">
        <w:rPr>
          <w:rFonts w:ascii="Thimes" w:hAnsi="Thimes"/>
        </w:rPr>
        <w:t xml:space="preserve">ntuk mengakses </w:t>
      </w:r>
      <w:r w:rsidRPr="00113CEE">
        <w:rPr>
          <w:rFonts w:ascii="Thimes" w:hAnsi="Thimes"/>
          <w:i/>
        </w:rPr>
        <w:t>E-Bookstory</w:t>
      </w:r>
      <w:r w:rsidRPr="00113CEE">
        <w:rPr>
          <w:rFonts w:ascii="Thimes" w:hAnsi="Thimes"/>
        </w:rPr>
        <w:t xml:space="preserve">  harus menggunakan HP/Laptop/Komputer yang sudah terhubung dengan koneksi internet (Haris D, 2011).</w:t>
      </w:r>
    </w:p>
    <w:p w:rsidR="00035333" w:rsidRPr="00035333" w:rsidRDefault="00527B5A" w:rsidP="00256C98">
      <w:pPr>
        <w:spacing w:after="0"/>
        <w:ind w:firstLine="450"/>
        <w:jc w:val="both"/>
        <w:rPr>
          <w:rFonts w:ascii="Thimes" w:hAnsi="Thimes"/>
        </w:rPr>
      </w:pPr>
      <w:r w:rsidRPr="00035333">
        <w:rPr>
          <w:rFonts w:ascii="Thimes" w:hAnsi="Thimes"/>
        </w:rPr>
        <w:t>Media merupakan alat saluran komunikasi. Media berasal dari bahasa Latin dan merupakan bentuk jamak dari kata “</w:t>
      </w:r>
      <w:r w:rsidRPr="00035333">
        <w:rPr>
          <w:rFonts w:ascii="Thimes" w:hAnsi="Thimes"/>
          <w:i/>
        </w:rPr>
        <w:t>medium”</w:t>
      </w:r>
      <w:r w:rsidRPr="00035333">
        <w:rPr>
          <w:rFonts w:ascii="Thimes" w:hAnsi="Thimes"/>
        </w:rPr>
        <w:t xml:space="preserve"> yang secara harfiah berarti “</w:t>
      </w:r>
      <w:r w:rsidRPr="00035333">
        <w:rPr>
          <w:rFonts w:ascii="Thimes" w:hAnsi="Thimes"/>
          <w:i/>
        </w:rPr>
        <w:t>perantara</w:t>
      </w:r>
      <w:r w:rsidRPr="00035333">
        <w:rPr>
          <w:rFonts w:ascii="Thimes" w:hAnsi="Thimes"/>
        </w:rPr>
        <w:t xml:space="preserve">” atau pengantar, Heinich (dalam Rusman, 2012: 159). Asosiasi Pendidikan Nasional </w:t>
      </w:r>
      <w:r w:rsidRPr="00035333">
        <w:rPr>
          <w:rFonts w:ascii="Thimes" w:hAnsi="Thimes"/>
          <w:i/>
        </w:rPr>
        <w:t xml:space="preserve">(National Education Association/ NEA) </w:t>
      </w:r>
      <w:r w:rsidRPr="00035333">
        <w:rPr>
          <w:rFonts w:ascii="Thimes" w:hAnsi="Thimes"/>
        </w:rPr>
        <w:t>mengartikan bahwa media sebagai segala bentuk dan saluran yang dapat di pakai orang untuk menyalurkan pesan/informasi, Sadiman dkk, (dalam Rusman, 2012: 160).</w:t>
      </w:r>
      <w:r w:rsidR="00035333" w:rsidRPr="00035333">
        <w:rPr>
          <w:rFonts w:ascii="Thimes" w:hAnsi="Thimes"/>
          <w:lang w:val="en-US"/>
        </w:rPr>
        <w:t xml:space="preserve"> </w:t>
      </w:r>
      <w:r w:rsidR="00035333" w:rsidRPr="00035333">
        <w:rPr>
          <w:rFonts w:ascii="Thimes" w:hAnsi="Thimes"/>
        </w:rPr>
        <w:t xml:space="preserve">  Media pembelajaran yaitu alat atau sarana yang digunakan guru sebagai perantara dalam menjelaskan pesan atau informasi dari sebuah tema pembelajaran yang diberikan kepada siswa. Breidle dan Rossi dalam (Sanjaya, 2012: 58) mengatakan bahwa media pembelajaran merupakan semua alat dan bahan yang bisa digunakan untuk mencapai tujuan pendidikan, media yang dimaksud berupa radio, televisi, buku, koran, majalah, dan sebagainya.  Sedangkan menurut Yaumi Muhammad, (2012 :161) media pembelajaran adalah peralatan yang menyediakan lingkungan belajar yang kaya dengan dorongan atau rangsangan (contoh video, teks, benda asli, dan multimedia). </w:t>
      </w:r>
    </w:p>
    <w:p w:rsidR="008518CD" w:rsidRDefault="00035333" w:rsidP="00EC56E0">
      <w:pPr>
        <w:spacing w:after="0"/>
        <w:ind w:right="4" w:firstLine="708"/>
        <w:jc w:val="both"/>
        <w:rPr>
          <w:rFonts w:ascii="Thimes" w:hAnsi="Thimes"/>
        </w:rPr>
      </w:pPr>
      <w:r w:rsidRPr="00035333">
        <w:rPr>
          <w:rFonts w:ascii="Thimes" w:hAnsi="Thimes"/>
        </w:rPr>
        <w:t xml:space="preserve">Kesimpulan yang dapat di tarik dari pendapat di atas adalah segala sesuatu yang dapat digunakan untuk menyampaikan pesan dari pemberi pesan ke penerima pesan untuk menarik minat, perhatian, pikiran serta perasaan siswa selama proses pembelajaran berlangsung di kelas untuk mencapai tujuan belajar di </w:t>
      </w:r>
      <w:r w:rsidR="00EC56E0">
        <w:rPr>
          <w:rFonts w:ascii="Thimes" w:hAnsi="Thimes"/>
        </w:rPr>
        <w:t>sebut dengan media pembelajaran</w:t>
      </w:r>
    </w:p>
    <w:p w:rsidR="00EC56E0" w:rsidRPr="00EC56E0" w:rsidRDefault="00EC56E0" w:rsidP="00EC56E0">
      <w:pPr>
        <w:spacing w:after="0"/>
        <w:ind w:right="4" w:firstLine="708"/>
        <w:jc w:val="both"/>
        <w:rPr>
          <w:rFonts w:ascii="Thimes" w:hAnsi="Thimes"/>
        </w:rPr>
      </w:pPr>
    </w:p>
    <w:p w:rsidR="00A54ACA" w:rsidRDefault="00A54ACA" w:rsidP="00A54ACA">
      <w:pPr>
        <w:spacing w:after="0" w:line="360" w:lineRule="auto"/>
        <w:rPr>
          <w:rFonts w:ascii="Times New Roman" w:hAnsi="Times New Roman" w:cs="Times New Roman"/>
          <w:b/>
          <w:lang w:val="en-US"/>
        </w:rPr>
      </w:pPr>
      <w:r w:rsidRPr="003270D9">
        <w:rPr>
          <w:rFonts w:ascii="Times New Roman" w:hAnsi="Times New Roman" w:cs="Times New Roman"/>
          <w:b/>
          <w:lang w:val="en-US"/>
        </w:rPr>
        <w:t xml:space="preserve">METODE </w:t>
      </w:r>
    </w:p>
    <w:p w:rsidR="00300CC7" w:rsidRDefault="00114C15" w:rsidP="008518CD">
      <w:pPr>
        <w:spacing w:after="0"/>
        <w:ind w:firstLine="360"/>
        <w:jc w:val="both"/>
        <w:rPr>
          <w:rFonts w:ascii="Thimes" w:hAnsi="Thimes"/>
        </w:rPr>
      </w:pPr>
      <w:r w:rsidRPr="00300CC7">
        <w:rPr>
          <w:rFonts w:ascii="Thimes" w:hAnsi="Thimes" w:cs="Times New Roman"/>
          <w:lang w:val="en-US"/>
        </w:rPr>
        <w:t xml:space="preserve">Jenis Penelitian yang digunakan </w:t>
      </w:r>
      <w:r w:rsidR="00F208FA" w:rsidRPr="00300CC7">
        <w:rPr>
          <w:rFonts w:ascii="Thimes" w:hAnsi="Thimes" w:cs="Times New Roman"/>
          <w:lang w:val="en-US"/>
        </w:rPr>
        <w:t xml:space="preserve">adalah </w:t>
      </w:r>
      <w:r w:rsidRPr="00300CC7">
        <w:rPr>
          <w:rFonts w:ascii="Thimes" w:hAnsi="Thimes" w:cs="Times New Roman"/>
          <w:lang w:val="en-US"/>
        </w:rPr>
        <w:t xml:space="preserve">jenis penelitian </w:t>
      </w:r>
      <w:r w:rsidRPr="00300CC7">
        <w:rPr>
          <w:rFonts w:ascii="Thimes" w:hAnsi="Thimes"/>
          <w:i/>
        </w:rPr>
        <w:t xml:space="preserve">Research and Development </w:t>
      </w:r>
      <w:r w:rsidRPr="00300CC7">
        <w:rPr>
          <w:rFonts w:ascii="Thimes" w:hAnsi="Thimes"/>
        </w:rPr>
        <w:t>(R&amp;D) atau Penelitian dan Pengembangan</w:t>
      </w:r>
      <w:r w:rsidR="00300CC7" w:rsidRPr="00300CC7">
        <w:rPr>
          <w:rFonts w:ascii="Thimes" w:hAnsi="Thimes"/>
        </w:rPr>
        <w:t>. R&amp;D merupakan sebuah strategi atau metode penelitian yang cukup ampuh untuk memperbaiki praktik (Sukmadinata, 2017:164-165).</w:t>
      </w:r>
      <w:r w:rsidR="00300CC7">
        <w:rPr>
          <w:rFonts w:ascii="Thimes" w:hAnsi="Thimes"/>
        </w:rPr>
        <w:t xml:space="preserve"> </w:t>
      </w:r>
      <w:r w:rsidR="00300CC7" w:rsidRPr="00300CC7">
        <w:rPr>
          <w:rFonts w:ascii="Thimes" w:hAnsi="Thimes"/>
        </w:rPr>
        <w:t>Langkah-langkah penelitian menurut Sukmadinata, dkk (2017: 189) terdiri atas tiga tahap. 1) Studi pendahuluan yang meliputi studi literatur, studi lapangan, dan penyusunan draf awal produk. 2) Pengembangan, yang terdiri atas uji coba terbatas dan uji coba luas. 3) Pengujian, yang terdiri atas Pre test, perlakuan, dan post test.</w:t>
      </w:r>
      <w:r w:rsidR="00300CC7">
        <w:rPr>
          <w:rFonts w:ascii="Thimes" w:hAnsi="Thimes"/>
        </w:rPr>
        <w:t xml:space="preserve"> Dalam penelitian ini peneliti mengunakan prosedur penelitian yang diadabtasi dari Sukmadinata (2017: 189) yang dapat dilihat pada gambar </w:t>
      </w:r>
      <w:r w:rsidR="007E22ED">
        <w:rPr>
          <w:rFonts w:ascii="Thimes" w:hAnsi="Thimes"/>
        </w:rPr>
        <w:t xml:space="preserve">1 </w:t>
      </w:r>
      <w:r w:rsidR="00300CC7">
        <w:rPr>
          <w:rFonts w:ascii="Thimes" w:hAnsi="Thimes"/>
        </w:rPr>
        <w:t>dibawah ini:</w:t>
      </w:r>
    </w:p>
    <w:p w:rsidR="008518CD" w:rsidRDefault="008518CD" w:rsidP="008518CD">
      <w:pPr>
        <w:spacing w:after="0"/>
        <w:ind w:firstLine="360"/>
        <w:jc w:val="both"/>
        <w:rPr>
          <w:rFonts w:ascii="Thimes" w:hAnsi="Thimes"/>
        </w:rPr>
      </w:pPr>
    </w:p>
    <w:p w:rsidR="00300CC7" w:rsidRDefault="00300CC7" w:rsidP="00300CC7">
      <w:pPr>
        <w:spacing w:after="0" w:line="360" w:lineRule="auto"/>
        <w:ind w:hanging="90"/>
        <w:jc w:val="both"/>
        <w:rPr>
          <w:rFonts w:ascii="Thimes" w:hAnsi="Thimes"/>
        </w:rPr>
      </w:pPr>
      <w:r>
        <w:rPr>
          <w:noProof/>
          <w:sz w:val="28"/>
          <w:szCs w:val="28"/>
          <w:lang w:val="en-US"/>
        </w:rPr>
        <w:drawing>
          <wp:inline distT="0" distB="0" distL="0" distR="0" wp14:anchorId="0D08E44E" wp14:editId="292B3E1B">
            <wp:extent cx="3000665" cy="1190625"/>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a:extLst>
                        <a:ext uri="{28A0092B-C50C-407E-A947-70E740481C1C}">
                          <a14:useLocalDpi xmlns:a14="http://schemas.microsoft.com/office/drawing/2010/main" val="0"/>
                        </a:ext>
                      </a:extLst>
                    </a:blip>
                    <a:srcRect t="3233" b="17794"/>
                    <a:stretch/>
                  </pic:blipFill>
                  <pic:spPr bwMode="auto">
                    <a:xfrm>
                      <a:off x="0" y="0"/>
                      <a:ext cx="3006421" cy="1192909"/>
                    </a:xfrm>
                    <a:prstGeom prst="rect">
                      <a:avLst/>
                    </a:prstGeom>
                    <a:noFill/>
                    <a:ln>
                      <a:noFill/>
                    </a:ln>
                    <a:extLst>
                      <a:ext uri="{53640926-AAD7-44D8-BBD7-CCE9431645EC}">
                        <a14:shadowObscured xmlns:a14="http://schemas.microsoft.com/office/drawing/2010/main"/>
                      </a:ext>
                    </a:extLst>
                  </pic:spPr>
                </pic:pic>
              </a:graphicData>
            </a:graphic>
          </wp:inline>
        </w:drawing>
      </w:r>
    </w:p>
    <w:p w:rsidR="007E22ED" w:rsidRDefault="007E22ED" w:rsidP="007E22ED">
      <w:pPr>
        <w:spacing w:after="0" w:line="240" w:lineRule="auto"/>
        <w:ind w:hanging="90"/>
        <w:jc w:val="center"/>
        <w:rPr>
          <w:rFonts w:ascii="Thimes" w:hAnsi="Thimes"/>
        </w:rPr>
      </w:pPr>
      <w:r>
        <w:rPr>
          <w:rFonts w:ascii="Thimes" w:hAnsi="Thimes"/>
        </w:rPr>
        <w:t>Gambar 1</w:t>
      </w:r>
    </w:p>
    <w:p w:rsidR="007E22ED" w:rsidRDefault="007E22ED" w:rsidP="007E22ED">
      <w:pPr>
        <w:spacing w:after="0" w:line="240" w:lineRule="auto"/>
        <w:ind w:hanging="90"/>
        <w:jc w:val="center"/>
        <w:rPr>
          <w:rFonts w:ascii="Thimes" w:hAnsi="Thimes"/>
        </w:rPr>
      </w:pPr>
      <w:r>
        <w:rPr>
          <w:rFonts w:ascii="Thimes" w:hAnsi="Thimes"/>
        </w:rPr>
        <w:t>Langkah-langkah Penelitian dan Pengembangan Menurut Sukmadinata.</w:t>
      </w:r>
    </w:p>
    <w:p w:rsidR="007E22ED" w:rsidRDefault="007E22ED" w:rsidP="008518CD">
      <w:pPr>
        <w:spacing w:after="0"/>
        <w:ind w:hanging="90"/>
        <w:jc w:val="center"/>
        <w:rPr>
          <w:rFonts w:ascii="Thimes" w:hAnsi="Thimes"/>
        </w:rPr>
      </w:pPr>
    </w:p>
    <w:p w:rsidR="00683A8A" w:rsidRPr="00E55FEB" w:rsidRDefault="002A51A0" w:rsidP="008518CD">
      <w:pPr>
        <w:ind w:firstLine="270"/>
        <w:jc w:val="both"/>
        <w:rPr>
          <w:rFonts w:eastAsia="Arial"/>
        </w:rPr>
      </w:pPr>
      <w:r w:rsidRPr="002A51A0">
        <w:rPr>
          <w:rFonts w:ascii="Thimes" w:eastAsia="Arial" w:hAnsi="Thimes"/>
        </w:rPr>
        <w:t xml:space="preserve">Prosedur penelitian diatas dapat lebih efesien dilaksanakan apabila terdapat model pengembangan. Model pengembangan yang digunakan pada R&amp;D ini ialah model 4D atau </w:t>
      </w:r>
      <w:r w:rsidRPr="002A51A0">
        <w:rPr>
          <w:rFonts w:ascii="Thimes" w:eastAsia="Arial" w:hAnsi="Thimes"/>
          <w:i/>
        </w:rPr>
        <w:t>Four D Models</w:t>
      </w:r>
      <w:r w:rsidR="00C952D8">
        <w:rPr>
          <w:rFonts w:ascii="Thimes" w:eastAsia="Arial" w:hAnsi="Thimes"/>
        </w:rPr>
        <w:t xml:space="preserve">. Tahapan model pengembangan ini terdiri dari </w:t>
      </w:r>
      <w:r w:rsidR="00C952D8">
        <w:rPr>
          <w:rFonts w:ascii="Thimes" w:eastAsia="Arial" w:hAnsi="Thimes"/>
          <w:i/>
        </w:rPr>
        <w:t xml:space="preserve">Define </w:t>
      </w:r>
      <w:r w:rsidR="00C952D8">
        <w:rPr>
          <w:rFonts w:ascii="Thimes" w:eastAsia="Arial" w:hAnsi="Thimes"/>
        </w:rPr>
        <w:t xml:space="preserve">(Pendefinisian), </w:t>
      </w:r>
      <w:r w:rsidR="00C952D8">
        <w:rPr>
          <w:rFonts w:ascii="Thimes" w:eastAsia="Arial" w:hAnsi="Thimes"/>
          <w:i/>
        </w:rPr>
        <w:t xml:space="preserve">Design </w:t>
      </w:r>
      <w:r w:rsidR="00C952D8">
        <w:rPr>
          <w:rFonts w:ascii="Thimes" w:eastAsia="Arial" w:hAnsi="Thimes"/>
        </w:rPr>
        <w:t>(Perancangan),</w:t>
      </w:r>
      <w:r w:rsidR="00C952D8">
        <w:rPr>
          <w:rFonts w:ascii="Thimes" w:eastAsia="Arial" w:hAnsi="Thimes"/>
          <w:i/>
        </w:rPr>
        <w:t xml:space="preserve"> Development </w:t>
      </w:r>
      <w:r w:rsidR="00C952D8">
        <w:rPr>
          <w:rFonts w:ascii="Thimes" w:eastAsia="Arial" w:hAnsi="Thimes"/>
        </w:rPr>
        <w:t>(Pengembangan,</w:t>
      </w:r>
      <w:r w:rsidR="00C952D8">
        <w:rPr>
          <w:rFonts w:ascii="Thimes" w:eastAsia="Arial" w:hAnsi="Thimes"/>
          <w:i/>
        </w:rPr>
        <w:t xml:space="preserve"> Disseminate </w:t>
      </w:r>
      <w:r w:rsidR="00C952D8">
        <w:rPr>
          <w:rFonts w:ascii="Thimes" w:eastAsia="Arial" w:hAnsi="Thimes"/>
        </w:rPr>
        <w:t>(Penyebaran).</w:t>
      </w:r>
      <w:r w:rsidR="00E55FEB">
        <w:rPr>
          <w:rFonts w:ascii="Thimes" w:eastAsia="Arial" w:hAnsi="Thimes"/>
        </w:rPr>
        <w:t xml:space="preserve"> </w:t>
      </w:r>
      <w:r w:rsidR="00E55FEB" w:rsidRPr="00E55FEB">
        <w:rPr>
          <w:rFonts w:ascii="Times New Roman" w:eastAsia="Arial" w:hAnsi="Times New Roman" w:cs="Times New Roman"/>
        </w:rPr>
        <w:t>Desain pengembangan yang digunakan dalam penelitian ini adalah prosedur penelitian pengembangan menurut Sukmadinata dengan menggunakan model pengembangan 4D yang telah di konversikan dan dimo</w:t>
      </w:r>
      <w:r w:rsidR="00E55FEB">
        <w:rPr>
          <w:rFonts w:ascii="Times New Roman" w:eastAsia="Arial" w:hAnsi="Times New Roman" w:cs="Times New Roman"/>
        </w:rPr>
        <w:t xml:space="preserve">difikasi seperti pada Gambar 2 </w:t>
      </w:r>
      <w:r w:rsidR="00E55FEB" w:rsidRPr="00E55FEB">
        <w:rPr>
          <w:rFonts w:ascii="Times New Roman" w:eastAsia="Arial" w:hAnsi="Times New Roman" w:cs="Times New Roman"/>
        </w:rPr>
        <w:t>berikut ini.</w:t>
      </w:r>
    </w:p>
    <w:p w:rsidR="00683A8A" w:rsidRPr="00C952D8" w:rsidRDefault="00683A8A" w:rsidP="002A51A0">
      <w:pPr>
        <w:spacing w:line="360" w:lineRule="auto"/>
        <w:jc w:val="both"/>
        <w:rPr>
          <w:rFonts w:ascii="Thimes" w:eastAsia="Arial" w:hAnsi="Thimes"/>
        </w:rPr>
      </w:pPr>
      <w:r>
        <w:rPr>
          <w:noProof/>
          <w:lang w:val="en-US"/>
        </w:rPr>
        <w:drawing>
          <wp:inline distT="0" distB="0" distL="0" distR="0" wp14:anchorId="7AFA6D5E" wp14:editId="7442AE00">
            <wp:extent cx="2828290" cy="33337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28686" t="15394" r="38782" b="2793"/>
                    <a:stretch/>
                  </pic:blipFill>
                  <pic:spPr bwMode="auto">
                    <a:xfrm>
                      <a:off x="0" y="0"/>
                      <a:ext cx="2841165" cy="3348926"/>
                    </a:xfrm>
                    <a:prstGeom prst="rect">
                      <a:avLst/>
                    </a:prstGeom>
                    <a:ln>
                      <a:noFill/>
                    </a:ln>
                    <a:extLst>
                      <a:ext uri="{53640926-AAD7-44D8-BBD7-CCE9431645EC}">
                        <a14:shadowObscured xmlns:a14="http://schemas.microsoft.com/office/drawing/2010/main"/>
                      </a:ext>
                    </a:extLst>
                  </pic:spPr>
                </pic:pic>
              </a:graphicData>
            </a:graphic>
          </wp:inline>
        </w:drawing>
      </w:r>
    </w:p>
    <w:p w:rsidR="00E55FEB" w:rsidRDefault="00197307" w:rsidP="002136ED">
      <w:pPr>
        <w:spacing w:after="0"/>
        <w:jc w:val="center"/>
        <w:rPr>
          <w:rFonts w:ascii="Times New Roman" w:eastAsia="Arial" w:hAnsi="Times New Roman" w:cs="Times New Roman"/>
        </w:rPr>
      </w:pPr>
      <w:r>
        <w:rPr>
          <w:rFonts w:ascii="Times New Roman" w:eastAsia="Arial" w:hAnsi="Times New Roman" w:cs="Times New Roman"/>
        </w:rPr>
        <w:t>Gambar 2</w:t>
      </w:r>
    </w:p>
    <w:p w:rsidR="00E55FEB" w:rsidRDefault="00E55FEB" w:rsidP="002136ED">
      <w:pPr>
        <w:spacing w:after="0"/>
        <w:jc w:val="center"/>
        <w:rPr>
          <w:rFonts w:ascii="Times New Roman" w:eastAsia="Arial" w:hAnsi="Times New Roman" w:cs="Times New Roman"/>
          <w:i/>
        </w:rPr>
      </w:pPr>
      <w:r>
        <w:rPr>
          <w:rFonts w:ascii="Times New Roman" w:eastAsia="Arial" w:hAnsi="Times New Roman" w:cs="Times New Roman"/>
        </w:rPr>
        <w:t xml:space="preserve">Modifikasi Prosedur Penelitian Pengembangan Media Pembelajaran Berbasis </w:t>
      </w:r>
      <w:r w:rsidR="00182310">
        <w:rPr>
          <w:rFonts w:ascii="Times New Roman" w:eastAsia="Arial" w:hAnsi="Times New Roman" w:cs="Times New Roman"/>
          <w:i/>
        </w:rPr>
        <w:t>E-Bookstory</w:t>
      </w:r>
    </w:p>
    <w:p w:rsidR="00182310" w:rsidRPr="00182310" w:rsidRDefault="00182310" w:rsidP="00182310">
      <w:pPr>
        <w:spacing w:after="0" w:line="240" w:lineRule="auto"/>
        <w:jc w:val="center"/>
        <w:rPr>
          <w:rFonts w:ascii="Times New Roman" w:eastAsia="Arial" w:hAnsi="Times New Roman" w:cs="Times New Roman"/>
          <w:i/>
        </w:rPr>
      </w:pPr>
    </w:p>
    <w:p w:rsidR="007E22ED" w:rsidRPr="008518CD" w:rsidRDefault="00182310" w:rsidP="002136ED">
      <w:pPr>
        <w:pStyle w:val="ListParagraph"/>
        <w:numPr>
          <w:ilvl w:val="0"/>
          <w:numId w:val="6"/>
        </w:numPr>
        <w:tabs>
          <w:tab w:val="left" w:pos="270"/>
        </w:tabs>
        <w:spacing w:line="276" w:lineRule="auto"/>
        <w:ind w:left="0" w:firstLine="0"/>
        <w:rPr>
          <w:rFonts w:ascii="Thimes" w:hAnsi="Thimes"/>
          <w:b/>
          <w:sz w:val="22"/>
          <w:lang w:val="id-ID"/>
        </w:rPr>
      </w:pPr>
      <w:r w:rsidRPr="008518CD">
        <w:rPr>
          <w:rFonts w:ascii="Thimes" w:hAnsi="Thimes"/>
          <w:b/>
          <w:sz w:val="22"/>
          <w:lang w:val="id-ID"/>
        </w:rPr>
        <w:t>Tahap Studi Pendahuluan</w:t>
      </w:r>
    </w:p>
    <w:p w:rsidR="00182310" w:rsidRPr="002136ED" w:rsidRDefault="00182310" w:rsidP="002136ED">
      <w:pPr>
        <w:pStyle w:val="ListParagraph"/>
        <w:tabs>
          <w:tab w:val="left" w:pos="270"/>
        </w:tabs>
        <w:spacing w:line="276" w:lineRule="auto"/>
        <w:ind w:left="0" w:firstLine="0"/>
        <w:rPr>
          <w:rFonts w:ascii="Thimes" w:hAnsi="Thimes"/>
          <w:sz w:val="22"/>
          <w:lang w:val="id-ID"/>
        </w:rPr>
      </w:pPr>
      <w:r>
        <w:rPr>
          <w:rFonts w:ascii="Thimes" w:hAnsi="Thimes"/>
          <w:lang w:val="id-ID"/>
        </w:rPr>
        <w:tab/>
      </w:r>
      <w:r>
        <w:rPr>
          <w:rFonts w:ascii="Thimes" w:hAnsi="Thimes"/>
          <w:lang w:val="id-ID"/>
        </w:rPr>
        <w:tab/>
      </w:r>
      <w:r w:rsidRPr="002136ED">
        <w:rPr>
          <w:rFonts w:ascii="Thimes" w:hAnsi="Thimes"/>
          <w:sz w:val="22"/>
          <w:lang w:val="id-ID"/>
        </w:rPr>
        <w:t>Tahap studi pendahuluan merupakan prosedur yang dilakukan pertama kali dalam penelitian R&amp;D. Tahap ini dilakukan dengan mendeskripsikan pengembangan media pembelajaran ber</w:t>
      </w:r>
      <w:r w:rsidR="00A76863" w:rsidRPr="002136ED">
        <w:rPr>
          <w:rFonts w:ascii="Thimes" w:hAnsi="Thimes"/>
          <w:sz w:val="22"/>
          <w:lang w:val="id-ID"/>
        </w:rPr>
        <w:t xml:space="preserve">basis </w:t>
      </w:r>
      <w:r w:rsidR="00A76863" w:rsidRPr="002136ED">
        <w:rPr>
          <w:rFonts w:ascii="Thimes" w:hAnsi="Thimes"/>
          <w:i/>
          <w:sz w:val="22"/>
          <w:lang w:val="id-ID"/>
        </w:rPr>
        <w:t xml:space="preserve">E-Bookstory </w:t>
      </w:r>
      <w:r w:rsidR="00A76863" w:rsidRPr="002136ED">
        <w:rPr>
          <w:rFonts w:ascii="Thimes" w:hAnsi="Thimes"/>
          <w:sz w:val="22"/>
          <w:lang w:val="id-ID"/>
        </w:rPr>
        <w:t>untuk meningkat literasi membaca siswa kelas 5 SD.</w:t>
      </w:r>
    </w:p>
    <w:p w:rsidR="00A76863" w:rsidRPr="002136ED" w:rsidRDefault="00A76863" w:rsidP="002136ED">
      <w:pPr>
        <w:pStyle w:val="ListParagraph"/>
        <w:numPr>
          <w:ilvl w:val="0"/>
          <w:numId w:val="7"/>
        </w:numPr>
        <w:tabs>
          <w:tab w:val="left" w:pos="270"/>
        </w:tabs>
        <w:spacing w:line="276" w:lineRule="auto"/>
        <w:ind w:left="270" w:hanging="270"/>
        <w:rPr>
          <w:rFonts w:ascii="Thimes" w:hAnsi="Thimes"/>
          <w:b/>
          <w:sz w:val="22"/>
          <w:lang w:val="id-ID"/>
        </w:rPr>
      </w:pPr>
      <w:r w:rsidRPr="002136ED">
        <w:rPr>
          <w:rFonts w:ascii="Thimes" w:hAnsi="Thimes"/>
          <w:b/>
          <w:sz w:val="22"/>
          <w:lang w:val="id-ID"/>
        </w:rPr>
        <w:t>Studi Pustaka</w:t>
      </w:r>
    </w:p>
    <w:p w:rsidR="00A76863" w:rsidRPr="002136ED" w:rsidRDefault="002136ED" w:rsidP="002136ED">
      <w:pPr>
        <w:pStyle w:val="ListParagraph"/>
        <w:tabs>
          <w:tab w:val="left" w:pos="270"/>
        </w:tabs>
        <w:spacing w:line="276" w:lineRule="auto"/>
        <w:ind w:left="270" w:firstLine="0"/>
        <w:rPr>
          <w:rFonts w:ascii="Thimes" w:hAnsi="Thimes"/>
          <w:sz w:val="22"/>
          <w:lang w:val="id-ID"/>
        </w:rPr>
      </w:pPr>
      <w:r>
        <w:rPr>
          <w:rFonts w:ascii="Thimes" w:hAnsi="Thimes"/>
          <w:sz w:val="22"/>
          <w:lang w:val="id-ID"/>
        </w:rPr>
        <w:tab/>
      </w:r>
      <w:r w:rsidR="00A76863" w:rsidRPr="002136ED">
        <w:rPr>
          <w:rFonts w:ascii="Thimes" w:hAnsi="Thimes"/>
          <w:sz w:val="22"/>
          <w:lang w:val="id-ID"/>
        </w:rPr>
        <w:t xml:space="preserve">Studi pustaka yang dilakukan oleh peneliti yaitu melalui jurnal, buku-buku yang dipilih, artikel, dan sumber-sumber lain yang relevan. Studi pustaka ini dilakukan agar peneliti dapat memahami setiap fenomena dari variabel penelitian yaitu media pembelajaran berbasis </w:t>
      </w:r>
      <w:r w:rsidR="00E877C4" w:rsidRPr="002136ED">
        <w:rPr>
          <w:rFonts w:ascii="Thimes" w:hAnsi="Thimes"/>
          <w:i/>
          <w:sz w:val="22"/>
          <w:lang w:val="id-ID"/>
        </w:rPr>
        <w:t xml:space="preserve">E-Bookstory </w:t>
      </w:r>
      <w:r w:rsidR="00E877C4" w:rsidRPr="002136ED">
        <w:rPr>
          <w:rFonts w:ascii="Thimes" w:hAnsi="Thimes"/>
          <w:sz w:val="22"/>
          <w:lang w:val="id-ID"/>
        </w:rPr>
        <w:t>untuk meningkatkan literasi membaca siswa kelas 5 SD.</w:t>
      </w:r>
    </w:p>
    <w:p w:rsidR="00A76863" w:rsidRPr="002136ED" w:rsidRDefault="00A76863" w:rsidP="002136ED">
      <w:pPr>
        <w:pStyle w:val="ListParagraph"/>
        <w:numPr>
          <w:ilvl w:val="0"/>
          <w:numId w:val="7"/>
        </w:numPr>
        <w:tabs>
          <w:tab w:val="left" w:pos="270"/>
        </w:tabs>
        <w:spacing w:line="276" w:lineRule="auto"/>
        <w:ind w:left="270" w:hanging="270"/>
        <w:rPr>
          <w:rFonts w:ascii="Thimes" w:hAnsi="Thimes"/>
          <w:b/>
          <w:sz w:val="22"/>
          <w:lang w:val="id-ID"/>
        </w:rPr>
      </w:pPr>
      <w:r w:rsidRPr="002136ED">
        <w:rPr>
          <w:rFonts w:ascii="Thimes" w:hAnsi="Thimes"/>
          <w:b/>
          <w:sz w:val="22"/>
          <w:lang w:val="id-ID"/>
        </w:rPr>
        <w:t>Survei Lapangan</w:t>
      </w:r>
    </w:p>
    <w:p w:rsidR="00E877C4" w:rsidRPr="002136ED" w:rsidRDefault="002136ED" w:rsidP="002136ED">
      <w:pPr>
        <w:pStyle w:val="ListParagraph"/>
        <w:tabs>
          <w:tab w:val="left" w:pos="270"/>
        </w:tabs>
        <w:spacing w:line="276" w:lineRule="auto"/>
        <w:ind w:left="270" w:firstLine="0"/>
        <w:rPr>
          <w:rFonts w:ascii="Thimes" w:hAnsi="Thimes"/>
          <w:sz w:val="22"/>
          <w:lang w:val="id-ID"/>
        </w:rPr>
      </w:pPr>
      <w:r>
        <w:rPr>
          <w:rFonts w:ascii="Thimes" w:hAnsi="Thimes"/>
          <w:sz w:val="22"/>
          <w:lang w:val="id-ID"/>
        </w:rPr>
        <w:tab/>
      </w:r>
      <w:r w:rsidR="00E877C4" w:rsidRPr="002136ED">
        <w:rPr>
          <w:rFonts w:ascii="Thimes" w:hAnsi="Thimes"/>
          <w:sz w:val="22"/>
          <w:lang w:val="id-ID"/>
        </w:rPr>
        <w:t xml:space="preserve">Survei lapangan dilakukan untuk memperoleh data-data dalam perencanaan dan pelaksanaan kegiatan pembelajaran. Survei lapangan juga dilakukan agar peneliti mendapatkan informasi mengenai kebutuhan pengengembangan produk media. Sumber data yang dapat dikumpulkan meliputi </w:t>
      </w:r>
      <w:r w:rsidR="00412853" w:rsidRPr="002136ED">
        <w:rPr>
          <w:rFonts w:ascii="Thimes" w:hAnsi="Thimes"/>
          <w:sz w:val="22"/>
          <w:lang w:val="id-ID"/>
        </w:rPr>
        <w:t xml:space="preserve">RPP, media pembelajaran atau bahan ajar yang digunakan untuk membaca, dan kondisi dalam kegiatan proses pembelajaran disekolah. </w:t>
      </w:r>
    </w:p>
    <w:p w:rsidR="00A76863" w:rsidRPr="002136ED" w:rsidRDefault="00A76863" w:rsidP="002136ED">
      <w:pPr>
        <w:pStyle w:val="ListParagraph"/>
        <w:numPr>
          <w:ilvl w:val="0"/>
          <w:numId w:val="7"/>
        </w:numPr>
        <w:tabs>
          <w:tab w:val="left" w:pos="270"/>
        </w:tabs>
        <w:spacing w:line="276" w:lineRule="auto"/>
        <w:ind w:left="270" w:hanging="270"/>
        <w:rPr>
          <w:rFonts w:ascii="Thimes" w:hAnsi="Thimes"/>
          <w:b/>
          <w:sz w:val="22"/>
          <w:lang w:val="id-ID"/>
        </w:rPr>
      </w:pPr>
      <w:r w:rsidRPr="002136ED">
        <w:rPr>
          <w:rFonts w:ascii="Thimes" w:hAnsi="Thimes"/>
          <w:b/>
          <w:sz w:val="22"/>
          <w:lang w:val="id-ID"/>
        </w:rPr>
        <w:t>Penyusunan Draf Produk Awal</w:t>
      </w:r>
    </w:p>
    <w:p w:rsidR="00412853" w:rsidRPr="002136ED" w:rsidRDefault="000A5C20" w:rsidP="002136ED">
      <w:pPr>
        <w:pStyle w:val="ListParagraph"/>
        <w:tabs>
          <w:tab w:val="left" w:pos="270"/>
        </w:tabs>
        <w:spacing w:line="276" w:lineRule="auto"/>
        <w:ind w:left="270" w:firstLine="0"/>
        <w:rPr>
          <w:rFonts w:ascii="Thimes" w:hAnsi="Thimes"/>
          <w:sz w:val="22"/>
        </w:rPr>
      </w:pPr>
      <w:r w:rsidRPr="002136ED">
        <w:rPr>
          <w:rFonts w:ascii="Thimes" w:hAnsi="Thimes"/>
          <w:sz w:val="22"/>
          <w:lang w:val="id-ID"/>
        </w:rPr>
        <w:tab/>
      </w:r>
      <w:r w:rsidR="00412853" w:rsidRPr="002136ED">
        <w:rPr>
          <w:rFonts w:ascii="Thimes" w:hAnsi="Thimes"/>
          <w:sz w:val="22"/>
          <w:lang w:val="id-ID"/>
        </w:rPr>
        <w:t xml:space="preserve">Penyusunan </w:t>
      </w:r>
      <w:r w:rsidR="00E366AE" w:rsidRPr="002136ED">
        <w:rPr>
          <w:rFonts w:ascii="Thimes" w:hAnsi="Thimes"/>
          <w:sz w:val="22"/>
        </w:rPr>
        <w:t xml:space="preserve">draf produk awal yang dilakukan mengacu pada hasil studi pustaka dan studi lapangan. Peneliti membuat media pembelajaran </w:t>
      </w:r>
      <w:r w:rsidR="00E366AE" w:rsidRPr="002136ED">
        <w:rPr>
          <w:rFonts w:ascii="Thimes" w:hAnsi="Thimes"/>
          <w:i/>
          <w:sz w:val="22"/>
        </w:rPr>
        <w:t xml:space="preserve">E-Bookstory </w:t>
      </w:r>
      <w:r w:rsidR="00E366AE" w:rsidRPr="002136ED">
        <w:rPr>
          <w:rFonts w:ascii="Thimes" w:hAnsi="Thimes"/>
          <w:sz w:val="22"/>
        </w:rPr>
        <w:t>untuk meningkatkan literasi membaca siswa dengan langkah-langkah sebagai berikut:</w:t>
      </w:r>
    </w:p>
    <w:p w:rsidR="00E366AE" w:rsidRPr="002136ED" w:rsidRDefault="00E366AE" w:rsidP="002136ED">
      <w:pPr>
        <w:pStyle w:val="ListParagraph"/>
        <w:numPr>
          <w:ilvl w:val="0"/>
          <w:numId w:val="8"/>
        </w:numPr>
        <w:tabs>
          <w:tab w:val="left" w:pos="270"/>
        </w:tabs>
        <w:spacing w:line="276" w:lineRule="auto"/>
        <w:rPr>
          <w:rFonts w:ascii="Thimes" w:hAnsi="Thimes"/>
          <w:i/>
          <w:sz w:val="22"/>
        </w:rPr>
      </w:pPr>
      <w:r w:rsidRPr="002136ED">
        <w:rPr>
          <w:rFonts w:ascii="Thimes" w:hAnsi="Thimes"/>
          <w:sz w:val="22"/>
        </w:rPr>
        <w:t>Menentukan KD (Kompetensi Dasar)</w:t>
      </w:r>
    </w:p>
    <w:p w:rsidR="000A5C20" w:rsidRPr="002136ED" w:rsidRDefault="000A5C20" w:rsidP="002136ED">
      <w:pPr>
        <w:pStyle w:val="ListParagraph"/>
        <w:spacing w:after="113" w:line="276" w:lineRule="auto"/>
        <w:ind w:left="630" w:firstLine="90"/>
        <w:rPr>
          <w:sz w:val="22"/>
        </w:rPr>
      </w:pPr>
      <w:r w:rsidRPr="002136ED">
        <w:rPr>
          <w:sz w:val="22"/>
        </w:rPr>
        <w:t>Media E-</w:t>
      </w:r>
      <w:r w:rsidRPr="002136ED">
        <w:rPr>
          <w:i/>
          <w:sz w:val="22"/>
        </w:rPr>
        <w:t xml:space="preserve">Bookstory </w:t>
      </w:r>
      <w:r w:rsidRPr="002136ED">
        <w:rPr>
          <w:sz w:val="22"/>
        </w:rPr>
        <w:t xml:space="preserve">dalam penelitian ini merupakan buku elektronik yang berisi gambar animasi dan teks yang dibuat semenarik mungkin. Produk </w:t>
      </w:r>
      <w:r w:rsidRPr="002136ED">
        <w:rPr>
          <w:i/>
          <w:sz w:val="22"/>
        </w:rPr>
        <w:t xml:space="preserve">E-Bookstory </w:t>
      </w:r>
      <w:r w:rsidRPr="002136ED">
        <w:rPr>
          <w:sz w:val="22"/>
        </w:rPr>
        <w:t xml:space="preserve">dikembangkan disesuaikan dengan materi tematik pada buku guru dan buku siswa. Materi dalam media </w:t>
      </w:r>
      <w:r w:rsidRPr="002136ED">
        <w:rPr>
          <w:i/>
          <w:sz w:val="22"/>
        </w:rPr>
        <w:t xml:space="preserve">E-Bookstory </w:t>
      </w:r>
      <w:r w:rsidRPr="002136ED">
        <w:rPr>
          <w:sz w:val="22"/>
        </w:rPr>
        <w:t xml:space="preserve">ini merupakan </w:t>
      </w:r>
      <w:proofErr w:type="gramStart"/>
      <w:r w:rsidRPr="002136ED">
        <w:rPr>
          <w:sz w:val="22"/>
        </w:rPr>
        <w:t>tema  Ekosistem</w:t>
      </w:r>
      <w:proofErr w:type="gramEnd"/>
      <w:r w:rsidRPr="002136ED">
        <w:rPr>
          <w:sz w:val="22"/>
        </w:rPr>
        <w:t xml:space="preserve">, dengan subtema  Komponen Ekosistem, Pembelajaran ke-1 Kompetensi Dasar Bahasa Indonesia 3.7 mengurai konsep-konsep yang saling berkaitan pada teks nonfiksi, 4.7 menyajikan konsep-konsep yang saling berkaitan pada teks nonfiksi kedalam tulisan dengan bahasa sendiri. Kompetensi Dasar IPA 3.5 Menganalisis hubungan antar komponen ekosistem dan jarring-jaring makanan di lingkungan sekitar, dan 4.5 Membuat karya tentang konsep jarring-jaring makanan dalam suatu ekosistem. Desain Media </w:t>
      </w:r>
      <w:r w:rsidRPr="002136ED">
        <w:rPr>
          <w:i/>
          <w:sz w:val="22"/>
        </w:rPr>
        <w:t xml:space="preserve">E-Bookstory </w:t>
      </w:r>
      <w:r w:rsidRPr="002136ED">
        <w:rPr>
          <w:sz w:val="22"/>
        </w:rPr>
        <w:t xml:space="preserve">dibuat menggunakan Aplikasi buku digital yang didesain menarik dari cover dan isinya. Animasi dan teks </w:t>
      </w:r>
      <w:proofErr w:type="gramStart"/>
      <w:r w:rsidRPr="002136ED">
        <w:rPr>
          <w:sz w:val="22"/>
        </w:rPr>
        <w:t>bacaan  disesuaikan</w:t>
      </w:r>
      <w:proofErr w:type="gramEnd"/>
      <w:r w:rsidRPr="002136ED">
        <w:rPr>
          <w:sz w:val="22"/>
        </w:rPr>
        <w:t xml:space="preserve"> dengan kebutuhan siswa. Pemilihan warna juga dilakukan agar desain media </w:t>
      </w:r>
      <w:r w:rsidRPr="002136ED">
        <w:rPr>
          <w:i/>
          <w:sz w:val="22"/>
        </w:rPr>
        <w:t xml:space="preserve">E-Bookstory </w:t>
      </w:r>
      <w:r w:rsidRPr="002136ED">
        <w:rPr>
          <w:sz w:val="22"/>
        </w:rPr>
        <w:t>terlihat menarik sehingga siswa senang membacanya.</w:t>
      </w:r>
    </w:p>
    <w:p w:rsidR="000A5C20" w:rsidRPr="002136ED" w:rsidRDefault="000A5C20" w:rsidP="002136ED">
      <w:pPr>
        <w:pStyle w:val="ListParagraph"/>
        <w:numPr>
          <w:ilvl w:val="0"/>
          <w:numId w:val="8"/>
        </w:numPr>
        <w:tabs>
          <w:tab w:val="left" w:pos="270"/>
        </w:tabs>
        <w:spacing w:line="276" w:lineRule="auto"/>
        <w:rPr>
          <w:rFonts w:ascii="Thimes" w:hAnsi="Thimes"/>
          <w:i/>
          <w:sz w:val="22"/>
        </w:rPr>
      </w:pPr>
      <w:r w:rsidRPr="002136ED">
        <w:rPr>
          <w:rFonts w:ascii="Thimes" w:hAnsi="Thimes"/>
          <w:sz w:val="22"/>
        </w:rPr>
        <w:t xml:space="preserve">Membuat Rancangan Media </w:t>
      </w:r>
      <w:r w:rsidRPr="002136ED">
        <w:rPr>
          <w:rFonts w:ascii="Thimes" w:hAnsi="Thimes"/>
          <w:i/>
          <w:sz w:val="22"/>
        </w:rPr>
        <w:t>E-Bookstory</w:t>
      </w:r>
    </w:p>
    <w:p w:rsidR="000A5C20" w:rsidRPr="002136ED" w:rsidRDefault="000A5C20" w:rsidP="002136ED">
      <w:pPr>
        <w:tabs>
          <w:tab w:val="left" w:pos="270"/>
          <w:tab w:val="left" w:pos="1800"/>
          <w:tab w:val="left" w:pos="1980"/>
        </w:tabs>
        <w:ind w:left="630" w:firstLine="630"/>
        <w:jc w:val="both"/>
        <w:rPr>
          <w:rFonts w:ascii="Thimes" w:hAnsi="Thimes"/>
          <w:lang w:val="en-US"/>
        </w:rPr>
      </w:pPr>
      <w:r w:rsidRPr="002136ED">
        <w:rPr>
          <w:rFonts w:ascii="Thimes" w:hAnsi="Thimes"/>
        </w:rPr>
        <w:t xml:space="preserve">Pada tahap merancangan media </w:t>
      </w:r>
      <w:r w:rsidRPr="002136ED">
        <w:rPr>
          <w:rFonts w:ascii="Thimes" w:hAnsi="Thimes"/>
          <w:i/>
        </w:rPr>
        <w:t xml:space="preserve">E-Bookstory </w:t>
      </w:r>
      <w:r w:rsidRPr="002136ED">
        <w:rPr>
          <w:rFonts w:ascii="Thimes" w:hAnsi="Thimes"/>
        </w:rPr>
        <w:t>ini,</w:t>
      </w:r>
      <w:r w:rsidRPr="002136ED">
        <w:rPr>
          <w:rFonts w:ascii="Thimes" w:hAnsi="Thimes"/>
          <w:i/>
        </w:rPr>
        <w:t xml:space="preserve"> </w:t>
      </w:r>
      <w:r w:rsidRPr="002136ED">
        <w:rPr>
          <w:rFonts w:ascii="Thimes" w:hAnsi="Thimes"/>
        </w:rPr>
        <w:t xml:space="preserve">peneliti membuat sketsa yang nantinya akan menjadi isi dari setiap menu pilihan yang ada dalam </w:t>
      </w:r>
      <w:r w:rsidRPr="002136ED">
        <w:rPr>
          <w:rFonts w:ascii="Thimes" w:hAnsi="Thimes"/>
          <w:i/>
        </w:rPr>
        <w:t xml:space="preserve">E-Bookstory. </w:t>
      </w:r>
      <w:r w:rsidRPr="002136ED">
        <w:rPr>
          <w:rFonts w:ascii="Thimes" w:hAnsi="Thimes"/>
        </w:rPr>
        <w:t xml:space="preserve">Sketsa </w:t>
      </w:r>
      <w:r w:rsidR="0010508E" w:rsidRPr="002136ED">
        <w:rPr>
          <w:rFonts w:ascii="Thimes" w:hAnsi="Thimes"/>
        </w:rPr>
        <w:t xml:space="preserve">tersebut terdiri atas: </w:t>
      </w:r>
      <w:r w:rsidRPr="002136ED">
        <w:rPr>
          <w:rFonts w:ascii="Thimes" w:hAnsi="Thimes"/>
        </w:rPr>
        <w:t xml:space="preserve"> </w:t>
      </w:r>
      <w:r w:rsidR="00BA0D9B" w:rsidRPr="002136ED">
        <w:rPr>
          <w:rFonts w:ascii="Thimes" w:hAnsi="Thimes"/>
          <w:lang w:val="en-US"/>
        </w:rPr>
        <w:t>a)</w:t>
      </w:r>
      <w:r w:rsidR="0010508E" w:rsidRPr="002136ED">
        <w:rPr>
          <w:rFonts w:ascii="Thimes" w:hAnsi="Thimes"/>
        </w:rPr>
        <w:t xml:space="preserve"> </w:t>
      </w:r>
      <w:r w:rsidRPr="002136ED">
        <w:rPr>
          <w:rFonts w:ascii="Thimes" w:hAnsi="Thimes"/>
        </w:rPr>
        <w:t xml:space="preserve">rancangan tampilan pembuka, </w:t>
      </w:r>
      <w:r w:rsidR="00BA0D9B" w:rsidRPr="002136ED">
        <w:rPr>
          <w:rFonts w:ascii="Thimes" w:hAnsi="Thimes"/>
          <w:lang w:val="en-US"/>
        </w:rPr>
        <w:t xml:space="preserve">b) </w:t>
      </w:r>
      <w:r w:rsidRPr="002136ED">
        <w:rPr>
          <w:rFonts w:ascii="Thimes" w:hAnsi="Thimes"/>
        </w:rPr>
        <w:t>rancangan ta</w:t>
      </w:r>
      <w:r w:rsidR="007C6356" w:rsidRPr="002136ED">
        <w:rPr>
          <w:rFonts w:ascii="Thimes" w:hAnsi="Thimes"/>
        </w:rPr>
        <w:t>mpilan menu utama,</w:t>
      </w:r>
      <w:r w:rsidR="00BA0D9B" w:rsidRPr="002136ED">
        <w:rPr>
          <w:rFonts w:ascii="Thimes" w:hAnsi="Thimes"/>
          <w:lang w:val="en-US"/>
        </w:rPr>
        <w:t xml:space="preserve"> c) </w:t>
      </w:r>
      <w:r w:rsidRPr="002136ED">
        <w:rPr>
          <w:rFonts w:ascii="Thimes" w:hAnsi="Thimes"/>
        </w:rPr>
        <w:t xml:space="preserve">rancangan tampilan </w:t>
      </w:r>
      <w:r w:rsidR="0010508E" w:rsidRPr="002136ED">
        <w:rPr>
          <w:rFonts w:ascii="Thimes" w:hAnsi="Thimes"/>
        </w:rPr>
        <w:t>menu pembuat,</w:t>
      </w:r>
      <w:r w:rsidR="00BA0D9B" w:rsidRPr="002136ED">
        <w:rPr>
          <w:rFonts w:ascii="Thimes" w:hAnsi="Thimes"/>
          <w:lang w:val="en-US"/>
        </w:rPr>
        <w:t xml:space="preserve"> d) </w:t>
      </w:r>
      <w:r w:rsidRPr="002136ED">
        <w:rPr>
          <w:rFonts w:ascii="Thimes" w:hAnsi="Thimes"/>
        </w:rPr>
        <w:t>rancangan tampilan menu</w:t>
      </w:r>
      <w:r w:rsidR="0010508E" w:rsidRPr="002136ED">
        <w:rPr>
          <w:rFonts w:ascii="Thimes" w:hAnsi="Thimes"/>
        </w:rPr>
        <w:t xml:space="preserve"> petunjuk, </w:t>
      </w:r>
      <w:r w:rsidR="00BA0D9B" w:rsidRPr="002136ED">
        <w:rPr>
          <w:rFonts w:ascii="Thimes" w:hAnsi="Thimes"/>
          <w:lang w:val="en-US"/>
        </w:rPr>
        <w:t xml:space="preserve">e) </w:t>
      </w:r>
      <w:r w:rsidRPr="002136ED">
        <w:rPr>
          <w:rFonts w:ascii="Thimes" w:hAnsi="Thimes"/>
        </w:rPr>
        <w:t xml:space="preserve">rancangan </w:t>
      </w:r>
      <w:r w:rsidR="0010508E" w:rsidRPr="002136ED">
        <w:rPr>
          <w:rFonts w:ascii="Thimes" w:hAnsi="Thimes"/>
        </w:rPr>
        <w:t xml:space="preserve">tampilan KI &amp; KD, </w:t>
      </w:r>
      <w:r w:rsidR="00BA0D9B" w:rsidRPr="002136ED">
        <w:rPr>
          <w:rFonts w:ascii="Thimes" w:hAnsi="Thimes"/>
          <w:lang w:val="en-US"/>
        </w:rPr>
        <w:t xml:space="preserve">f) </w:t>
      </w:r>
      <w:r w:rsidR="0010508E" w:rsidRPr="002136ED">
        <w:rPr>
          <w:rFonts w:ascii="Thimes" w:hAnsi="Thimes"/>
        </w:rPr>
        <w:t xml:space="preserve">rancangan tampilan menu materi, </w:t>
      </w:r>
      <w:r w:rsidR="00BA0D9B" w:rsidRPr="002136ED">
        <w:rPr>
          <w:rFonts w:ascii="Thimes" w:hAnsi="Thimes"/>
          <w:lang w:val="en-US"/>
        </w:rPr>
        <w:t xml:space="preserve">g) </w:t>
      </w:r>
      <w:r w:rsidR="0010508E" w:rsidRPr="002136ED">
        <w:rPr>
          <w:rFonts w:ascii="Thimes" w:hAnsi="Thimes"/>
        </w:rPr>
        <w:t xml:space="preserve">rancangan tampilan menu evaluasi, </w:t>
      </w:r>
      <w:r w:rsidR="00BA0D9B" w:rsidRPr="002136ED">
        <w:rPr>
          <w:rFonts w:ascii="Thimes" w:hAnsi="Thimes"/>
          <w:lang w:val="en-US"/>
        </w:rPr>
        <w:t xml:space="preserve">h) </w:t>
      </w:r>
      <w:r w:rsidR="0010508E" w:rsidRPr="002136ED">
        <w:rPr>
          <w:rFonts w:ascii="Thimes" w:hAnsi="Thimes"/>
        </w:rPr>
        <w:t xml:space="preserve">rancangan tampilan menu komentar siswa, </w:t>
      </w:r>
      <w:r w:rsidR="00BA0D9B" w:rsidRPr="002136ED">
        <w:rPr>
          <w:rFonts w:ascii="Thimes" w:hAnsi="Thimes"/>
          <w:lang w:val="en-US"/>
        </w:rPr>
        <w:t xml:space="preserve">i) </w:t>
      </w:r>
      <w:r w:rsidR="0010508E" w:rsidRPr="002136ED">
        <w:rPr>
          <w:rFonts w:ascii="Thimes" w:hAnsi="Thimes"/>
        </w:rPr>
        <w:t>rancangan tampilan menu glosarium,</w:t>
      </w:r>
      <w:r w:rsidR="00BA0D9B" w:rsidRPr="002136ED">
        <w:rPr>
          <w:rFonts w:ascii="Thimes" w:hAnsi="Thimes"/>
          <w:lang w:val="en-US"/>
        </w:rPr>
        <w:t xml:space="preserve"> j) </w:t>
      </w:r>
      <w:r w:rsidR="0010508E" w:rsidRPr="002136ED">
        <w:rPr>
          <w:rFonts w:ascii="Thimes" w:hAnsi="Thimes"/>
        </w:rPr>
        <w:t xml:space="preserve">rancangan tampilan menu daftar pustaka, </w:t>
      </w:r>
      <w:r w:rsidR="00BA0D9B" w:rsidRPr="002136ED">
        <w:rPr>
          <w:rFonts w:ascii="Thimes" w:hAnsi="Thimes"/>
          <w:lang w:val="en-US"/>
        </w:rPr>
        <w:t xml:space="preserve">k) </w:t>
      </w:r>
      <w:r w:rsidR="0010508E" w:rsidRPr="002136ED">
        <w:rPr>
          <w:rFonts w:ascii="Thimes" w:hAnsi="Thimes"/>
        </w:rPr>
        <w:t xml:space="preserve">rancangan tampilan menu ON/OFF suara, dan yang terakhir adalah rancangan tampilan </w:t>
      </w:r>
      <w:r w:rsidR="00BA0D9B" w:rsidRPr="002136ED">
        <w:rPr>
          <w:rFonts w:ascii="Thimes" w:hAnsi="Thimes"/>
          <w:lang w:val="en-US"/>
        </w:rPr>
        <w:t xml:space="preserve">l) </w:t>
      </w:r>
      <w:r w:rsidR="0010508E" w:rsidRPr="002136ED">
        <w:rPr>
          <w:rFonts w:ascii="Thimes" w:hAnsi="Thimes"/>
        </w:rPr>
        <w:t xml:space="preserve">konfirmasi keluar dari media </w:t>
      </w:r>
      <w:r w:rsidR="0010508E" w:rsidRPr="002136ED">
        <w:rPr>
          <w:rFonts w:ascii="Thimes" w:hAnsi="Thimes"/>
          <w:i/>
        </w:rPr>
        <w:t>E-Bookstory.</w:t>
      </w:r>
    </w:p>
    <w:p w:rsidR="00182310" w:rsidRPr="002136ED" w:rsidRDefault="00182310" w:rsidP="002136ED">
      <w:pPr>
        <w:pStyle w:val="ListParagraph"/>
        <w:numPr>
          <w:ilvl w:val="0"/>
          <w:numId w:val="6"/>
        </w:numPr>
        <w:tabs>
          <w:tab w:val="left" w:pos="270"/>
        </w:tabs>
        <w:spacing w:line="276" w:lineRule="auto"/>
        <w:ind w:left="0" w:firstLine="0"/>
        <w:rPr>
          <w:rFonts w:ascii="Thimes" w:hAnsi="Thimes"/>
          <w:b/>
          <w:sz w:val="22"/>
          <w:lang w:val="id-ID"/>
        </w:rPr>
      </w:pPr>
      <w:r w:rsidRPr="002136ED">
        <w:rPr>
          <w:rFonts w:ascii="Thimes" w:hAnsi="Thimes"/>
          <w:b/>
          <w:sz w:val="22"/>
          <w:lang w:val="id-ID"/>
        </w:rPr>
        <w:t>Pengembangan Produk</w:t>
      </w:r>
    </w:p>
    <w:p w:rsidR="004C2D71" w:rsidRPr="002136ED" w:rsidRDefault="002136ED" w:rsidP="002136ED">
      <w:pPr>
        <w:pStyle w:val="ListParagraph"/>
        <w:tabs>
          <w:tab w:val="left" w:pos="270"/>
        </w:tabs>
        <w:spacing w:line="276" w:lineRule="auto"/>
        <w:ind w:left="270" w:firstLine="0"/>
        <w:rPr>
          <w:sz w:val="22"/>
        </w:rPr>
      </w:pPr>
      <w:r>
        <w:rPr>
          <w:rFonts w:ascii="Thimes" w:hAnsi="Thimes"/>
          <w:sz w:val="22"/>
        </w:rPr>
        <w:tab/>
      </w:r>
      <w:r w:rsidR="004C2D71" w:rsidRPr="002136ED">
        <w:rPr>
          <w:rFonts w:ascii="Thimes" w:hAnsi="Thimes"/>
          <w:sz w:val="22"/>
        </w:rPr>
        <w:t xml:space="preserve">Tahap pengembangan produk merupakan prosedur kedua dalam penelitian dan pengembangan. Pada </w:t>
      </w:r>
      <w:r w:rsidR="00445366" w:rsidRPr="002136ED">
        <w:rPr>
          <w:rFonts w:ascii="Thimes" w:hAnsi="Thimes"/>
          <w:sz w:val="22"/>
        </w:rPr>
        <w:t>tahap ini</w:t>
      </w:r>
      <w:r w:rsidR="004C2D71" w:rsidRPr="002136ED">
        <w:rPr>
          <w:rFonts w:ascii="Thimes" w:hAnsi="Thimes"/>
          <w:sz w:val="22"/>
        </w:rPr>
        <w:t xml:space="preserve"> produk yang </w:t>
      </w:r>
      <w:r w:rsidR="00445366" w:rsidRPr="002136ED">
        <w:rPr>
          <w:rFonts w:ascii="Thimes" w:hAnsi="Thimes"/>
          <w:sz w:val="22"/>
        </w:rPr>
        <w:t xml:space="preserve">sudah dirancang divalidasi oleh ahli pada bidangnya masing. Validasi dilakukan oleh pakar materi dan pakar media, dalam hal ini peneliti menggunakan 3 pakar dosen ahli, 1 dosen pakar materi dan 2 dosen pakar media. </w:t>
      </w:r>
      <w:r w:rsidR="00445366" w:rsidRPr="002136ED">
        <w:rPr>
          <w:sz w:val="22"/>
        </w:rPr>
        <w:t xml:space="preserve">Pakar materi merupakan langkah untuk mengisi lembar validasi yang digunakan untuk menilai kesesuaian materi dan bahasa </w:t>
      </w:r>
      <w:proofErr w:type="gramStart"/>
      <w:r w:rsidR="00445366" w:rsidRPr="002136ED">
        <w:rPr>
          <w:sz w:val="22"/>
        </w:rPr>
        <w:t>yang  disajikan</w:t>
      </w:r>
      <w:proofErr w:type="gramEnd"/>
      <w:r w:rsidR="00445366" w:rsidRPr="002136ED">
        <w:rPr>
          <w:sz w:val="22"/>
        </w:rPr>
        <w:t xml:space="preserve"> dalam media </w:t>
      </w:r>
      <w:r w:rsidR="00445366" w:rsidRPr="002136ED">
        <w:rPr>
          <w:i/>
          <w:sz w:val="22"/>
        </w:rPr>
        <w:t xml:space="preserve">E-Bookstory. </w:t>
      </w:r>
      <w:r w:rsidR="00445366" w:rsidRPr="002136ED">
        <w:rPr>
          <w:sz w:val="22"/>
        </w:rPr>
        <w:t>Uji validasi ahli materi juga dilakukan untuk menyempurnakan serta mengetahui kelebihan dan kelemahan secara konseptual menurut ahli materi.</w:t>
      </w:r>
    </w:p>
    <w:p w:rsidR="00674F5B" w:rsidRPr="002136ED" w:rsidRDefault="00445366" w:rsidP="002136ED">
      <w:pPr>
        <w:pStyle w:val="ListParagraph"/>
        <w:spacing w:line="276" w:lineRule="auto"/>
        <w:ind w:left="270" w:firstLine="180"/>
        <w:rPr>
          <w:sz w:val="22"/>
        </w:rPr>
      </w:pPr>
      <w:r w:rsidRPr="002136ED">
        <w:rPr>
          <w:sz w:val="22"/>
        </w:rPr>
        <w:tab/>
        <w:t xml:space="preserve">Validasi pakar media merupakan validasi yang dilakukan oleh dosen ahli media, dengan mengisi lembar validasi untuk menilai kesesuaian media dari aspek tampilan, isi cerita </w:t>
      </w:r>
      <w:r w:rsidRPr="002136ED">
        <w:rPr>
          <w:i/>
          <w:sz w:val="22"/>
        </w:rPr>
        <w:t xml:space="preserve">E-Bookstory, </w:t>
      </w:r>
      <w:r w:rsidRPr="002136ED">
        <w:rPr>
          <w:sz w:val="22"/>
        </w:rPr>
        <w:t>bahasa, dan kepraktisan dalam penggunaan media. Setelah melakukan validasi peneliti akan merevisi produk sesuai dengan saran yang telah diberikan oleh pakar masing guna untuk menyempurnah produk yang sudah dikembangkan.</w:t>
      </w:r>
      <w:r w:rsidR="00674F5B" w:rsidRPr="002136ED">
        <w:rPr>
          <w:sz w:val="22"/>
        </w:rPr>
        <w:t xml:space="preserve"> Teknik pengumpulan data yang dilakukan peneliti yaitu melalui uji pakar. Uji pakar yang digunakan adalah uji pakar materi dan uji pakar media. Uji pakar ini bertujuan untuk menilai </w:t>
      </w:r>
      <w:r w:rsidR="00BB5ED6" w:rsidRPr="002136ED">
        <w:rPr>
          <w:sz w:val="22"/>
        </w:rPr>
        <w:t>keefektifan</w:t>
      </w:r>
      <w:r w:rsidR="00674F5B" w:rsidRPr="002136ED">
        <w:rPr>
          <w:sz w:val="22"/>
        </w:rPr>
        <w:t xml:space="preserve"> media yang dikembangkan, </w:t>
      </w:r>
      <w:r w:rsidR="00BB5ED6" w:rsidRPr="002136ED">
        <w:rPr>
          <w:sz w:val="22"/>
        </w:rPr>
        <w:t xml:space="preserve">apakah layak untuk digunakan di SD, </w:t>
      </w:r>
      <w:r w:rsidR="00674F5B" w:rsidRPr="002136ED">
        <w:rPr>
          <w:sz w:val="22"/>
        </w:rPr>
        <w:t>lembar validasi diisi oleh pakar materi dan pakar media.</w:t>
      </w:r>
    </w:p>
    <w:p w:rsidR="00E72419" w:rsidRPr="002136ED" w:rsidRDefault="00E72419" w:rsidP="00EC56E0">
      <w:pPr>
        <w:spacing w:after="0"/>
        <w:ind w:left="270" w:firstLine="180"/>
        <w:jc w:val="both"/>
        <w:rPr>
          <w:rFonts w:ascii="Thimes" w:hAnsi="Thimes"/>
        </w:rPr>
      </w:pPr>
      <w:r w:rsidRPr="002136ED">
        <w:rPr>
          <w:rFonts w:ascii="Thimes" w:hAnsi="Thimes"/>
        </w:rPr>
        <w:t>Data hasil validasi produk oleh pakar materi dan pakar media, akan dianalisis menggunakan teknik deskriptif presentase dan kategori untuk menunjukkan kelayakan media. Skor hasil pengukuran menggunakan angket tertutup, kemudian dipresentasekan menggunakan rumus berikut ini.</w:t>
      </w:r>
    </w:p>
    <w:p w:rsidR="00E72419" w:rsidRPr="002136ED" w:rsidRDefault="00E72419" w:rsidP="002136ED">
      <w:pPr>
        <w:tabs>
          <w:tab w:val="left" w:pos="630"/>
        </w:tabs>
        <w:ind w:left="450"/>
        <w:jc w:val="both"/>
        <w:rPr>
          <w:rFonts w:ascii="Thimes" w:hAnsi="Thimes"/>
        </w:rPr>
      </w:pPr>
      <m:oMathPara>
        <m:oMathParaPr>
          <m:jc m:val="left"/>
        </m:oMathParaPr>
        <m:oMath>
          <m:r>
            <m:rPr>
              <m:sty m:val="p"/>
            </m:rPr>
            <w:rPr>
              <w:rFonts w:ascii="Cambria Math" w:hAnsi="Cambria Math"/>
            </w:rPr>
            <m:t>AP=</m:t>
          </m:r>
          <m:f>
            <m:fPr>
              <m:ctrlPr>
                <w:rPr>
                  <w:rFonts w:ascii="Cambria Math" w:hAnsi="Cambria Math"/>
                </w:rPr>
              </m:ctrlPr>
            </m:fPr>
            <m:num>
              <m:r>
                <m:rPr>
                  <m:sty m:val="p"/>
                </m:rPr>
                <w:rPr>
                  <w:rFonts w:ascii="Cambria Math" w:hAnsi="Cambria Math"/>
                </w:rPr>
                <m:t>Skor Aktual</m:t>
              </m:r>
            </m:num>
            <m:den>
              <m:r>
                <m:rPr>
                  <m:sty m:val="p"/>
                </m:rPr>
                <w:rPr>
                  <w:rFonts w:ascii="Cambria Math" w:hAnsi="Cambria Math"/>
                </w:rPr>
                <m:t>Skor Ideal</m:t>
              </m:r>
            </m:den>
          </m:f>
          <m:r>
            <m:rPr>
              <m:sty m:val="p"/>
            </m:rPr>
            <w:rPr>
              <w:rFonts w:ascii="Cambria Math" w:hAnsi="Cambria Math"/>
            </w:rPr>
            <m:t xml:space="preserve"> x 100%</m:t>
          </m:r>
        </m:oMath>
      </m:oMathPara>
    </w:p>
    <w:p w:rsidR="00E72419" w:rsidRPr="002136ED" w:rsidRDefault="00E72419" w:rsidP="002136ED">
      <w:pPr>
        <w:spacing w:after="0"/>
        <w:ind w:left="450"/>
        <w:jc w:val="both"/>
        <w:rPr>
          <w:rFonts w:ascii="Thimes" w:hAnsi="Thimes"/>
        </w:rPr>
      </w:pPr>
      <w:r w:rsidRPr="002136ED">
        <w:rPr>
          <w:rFonts w:ascii="Thimes" w:hAnsi="Thimes"/>
        </w:rPr>
        <w:t>Keterangan</w:t>
      </w:r>
    </w:p>
    <w:p w:rsidR="00E72419" w:rsidRPr="002136ED" w:rsidRDefault="00E72419" w:rsidP="002136ED">
      <w:pPr>
        <w:spacing w:after="115"/>
        <w:ind w:firstLine="440"/>
        <w:jc w:val="both"/>
        <w:rPr>
          <w:rFonts w:ascii="Thimes" w:hAnsi="Thimes"/>
        </w:rPr>
      </w:pPr>
      <w:r w:rsidRPr="002136ED">
        <w:rPr>
          <w:rFonts w:ascii="Thimes" w:hAnsi="Thimes"/>
        </w:rPr>
        <w:t>AP</w:t>
      </w:r>
      <w:r w:rsidRPr="002136ED">
        <w:rPr>
          <w:rFonts w:ascii="Thimes" w:hAnsi="Thimes"/>
        </w:rPr>
        <w:tab/>
      </w:r>
      <w:r w:rsidRPr="002136ED">
        <w:rPr>
          <w:rFonts w:ascii="Thimes" w:hAnsi="Thimes"/>
          <w:lang w:val="en-US"/>
        </w:rPr>
        <w:t xml:space="preserve">  </w:t>
      </w:r>
      <w:r w:rsidRPr="002136ED">
        <w:rPr>
          <w:rFonts w:ascii="Thimes" w:hAnsi="Thimes"/>
        </w:rPr>
        <w:t>= Angka Presentase</w:t>
      </w:r>
    </w:p>
    <w:p w:rsidR="00E72419" w:rsidRPr="002136ED" w:rsidRDefault="00E72419" w:rsidP="002136ED">
      <w:pPr>
        <w:spacing w:after="115"/>
        <w:ind w:firstLine="440"/>
        <w:jc w:val="both"/>
        <w:rPr>
          <w:rFonts w:ascii="Thimes" w:hAnsi="Thimes"/>
        </w:rPr>
      </w:pPr>
      <w:r w:rsidRPr="002136ED">
        <w:rPr>
          <w:rFonts w:ascii="Thimes" w:hAnsi="Thimes"/>
        </w:rPr>
        <w:t>Skor Aktual = Skor yang diberikan validator</w:t>
      </w:r>
    </w:p>
    <w:p w:rsidR="00E72419" w:rsidRPr="002136ED" w:rsidRDefault="00E72419" w:rsidP="002136ED">
      <w:pPr>
        <w:spacing w:after="115"/>
        <w:ind w:left="1890" w:hanging="1440"/>
        <w:jc w:val="both"/>
        <w:rPr>
          <w:rFonts w:ascii="Thimes" w:hAnsi="Thimes"/>
        </w:rPr>
      </w:pPr>
      <w:r w:rsidRPr="002136ED">
        <w:rPr>
          <w:rFonts w:ascii="Thimes" w:hAnsi="Thimes"/>
        </w:rPr>
        <w:t>Skor Ideal    = Skor maksimal hasil kali antara jumlah item dengan skor maksimal masing-masing item.</w:t>
      </w:r>
    </w:p>
    <w:p w:rsidR="002136ED" w:rsidRDefault="00E72419" w:rsidP="002136ED">
      <w:pPr>
        <w:spacing w:after="115"/>
        <w:ind w:left="360"/>
        <w:jc w:val="both"/>
        <w:rPr>
          <w:rFonts w:ascii="Thimes" w:hAnsi="Thimes"/>
        </w:rPr>
      </w:pPr>
      <w:r w:rsidRPr="002136ED">
        <w:rPr>
          <w:rFonts w:ascii="Thimes" w:hAnsi="Thimes"/>
        </w:rPr>
        <w:t>Angka presentase kemudian dikelompokkan menjadi lima kategori yang dapat dilihat pada tabel dibawah ini.</w:t>
      </w:r>
    </w:p>
    <w:p w:rsidR="00E10EDB" w:rsidRPr="002136ED" w:rsidRDefault="00E10EDB" w:rsidP="002136ED">
      <w:pPr>
        <w:spacing w:after="115"/>
        <w:ind w:left="360"/>
        <w:rPr>
          <w:rFonts w:ascii="Thimes" w:hAnsi="Thimes"/>
        </w:rPr>
      </w:pPr>
      <w:r w:rsidRPr="002136ED">
        <w:rPr>
          <w:rFonts w:ascii="Thimes" w:hAnsi="Thimes"/>
          <w:lang w:val="en-US"/>
        </w:rPr>
        <w:t xml:space="preserve">Tabel 1. </w:t>
      </w:r>
      <w:r w:rsidR="002136ED" w:rsidRPr="002136ED">
        <w:rPr>
          <w:rFonts w:ascii="Thimes" w:hAnsi="Thimes"/>
          <w:lang w:val="en-US"/>
        </w:rPr>
        <w:t>Presentase Analisis Data</w:t>
      </w:r>
    </w:p>
    <w:tbl>
      <w:tblPr>
        <w:tblStyle w:val="GridTable2-Accent5"/>
        <w:tblpPr w:leftFromText="180" w:rightFromText="180" w:vertAnchor="text" w:horzAnchor="page" w:tblpX="1426" w:tblpY="-71"/>
        <w:tblW w:w="0" w:type="auto"/>
        <w:tblLook w:val="04A0" w:firstRow="1" w:lastRow="0" w:firstColumn="1" w:lastColumn="0" w:noHBand="0" w:noVBand="1"/>
      </w:tblPr>
      <w:tblGrid>
        <w:gridCol w:w="1593"/>
        <w:gridCol w:w="1596"/>
      </w:tblGrid>
      <w:tr w:rsidR="002136ED" w:rsidRPr="002136ED" w:rsidTr="002136ED">
        <w:trPr>
          <w:cnfStyle w:val="100000000000" w:firstRow="1" w:lastRow="0" w:firstColumn="0" w:lastColumn="0" w:oddVBand="0" w:evenVBand="0" w:oddHBand="0" w:evenHBand="0" w:firstRowFirstColumn="0" w:firstRowLastColumn="0" w:lastRowFirstColumn="0" w:lastRowLastColumn="0"/>
          <w:trHeight w:val="352"/>
        </w:trPr>
        <w:tc>
          <w:tcPr>
            <w:cnfStyle w:val="001000000000" w:firstRow="0" w:lastRow="0" w:firstColumn="1" w:lastColumn="0" w:oddVBand="0" w:evenVBand="0" w:oddHBand="0" w:evenHBand="0" w:firstRowFirstColumn="0" w:firstRowLastColumn="0" w:lastRowFirstColumn="0" w:lastRowLastColumn="0"/>
            <w:tcW w:w="1593" w:type="dxa"/>
            <w:tcBorders>
              <w:top w:val="single" w:sz="4" w:space="0" w:color="auto"/>
              <w:bottom w:val="single" w:sz="4" w:space="0" w:color="auto"/>
            </w:tcBorders>
          </w:tcPr>
          <w:p w:rsidR="002136ED" w:rsidRPr="002136ED" w:rsidRDefault="002136ED" w:rsidP="002136ED">
            <w:pPr>
              <w:spacing w:after="0"/>
              <w:jc w:val="center"/>
              <w:rPr>
                <w:rFonts w:ascii="Thimes" w:hAnsi="Thimes"/>
              </w:rPr>
            </w:pPr>
            <w:r w:rsidRPr="002136ED">
              <w:rPr>
                <w:rFonts w:ascii="Thimes" w:hAnsi="Thimes"/>
              </w:rPr>
              <w:t>Interval</w:t>
            </w:r>
          </w:p>
        </w:tc>
        <w:tc>
          <w:tcPr>
            <w:tcW w:w="1596" w:type="dxa"/>
            <w:tcBorders>
              <w:top w:val="single" w:sz="4" w:space="0" w:color="auto"/>
              <w:bottom w:val="single" w:sz="4" w:space="0" w:color="auto"/>
            </w:tcBorders>
          </w:tcPr>
          <w:p w:rsidR="002136ED" w:rsidRPr="002136ED" w:rsidRDefault="002136ED" w:rsidP="002136ED">
            <w:pPr>
              <w:spacing w:after="0"/>
              <w:jc w:val="center"/>
              <w:cnfStyle w:val="100000000000" w:firstRow="1" w:lastRow="0" w:firstColumn="0" w:lastColumn="0" w:oddVBand="0" w:evenVBand="0" w:oddHBand="0" w:evenHBand="0" w:firstRowFirstColumn="0" w:firstRowLastColumn="0" w:lastRowFirstColumn="0" w:lastRowLastColumn="0"/>
              <w:rPr>
                <w:rFonts w:ascii="Thimes" w:hAnsi="Thimes"/>
              </w:rPr>
            </w:pPr>
            <w:r w:rsidRPr="002136ED">
              <w:rPr>
                <w:rFonts w:ascii="Thimes" w:hAnsi="Thimes"/>
              </w:rPr>
              <w:t>Kategori</w:t>
            </w:r>
          </w:p>
        </w:tc>
      </w:tr>
      <w:tr w:rsidR="002136ED" w:rsidRPr="002136ED" w:rsidTr="002136ED">
        <w:trPr>
          <w:cnfStyle w:val="000000100000" w:firstRow="0" w:lastRow="0" w:firstColumn="0" w:lastColumn="0" w:oddVBand="0" w:evenVBand="0" w:oddHBand="1"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1593" w:type="dxa"/>
            <w:tcBorders>
              <w:top w:val="single" w:sz="4" w:space="0" w:color="auto"/>
              <w:bottom w:val="nil"/>
              <w:right w:val="nil"/>
            </w:tcBorders>
          </w:tcPr>
          <w:p w:rsidR="002136ED" w:rsidRPr="002136ED" w:rsidRDefault="002136ED" w:rsidP="002136ED">
            <w:pPr>
              <w:spacing w:after="0"/>
              <w:jc w:val="center"/>
              <w:rPr>
                <w:rFonts w:ascii="Thimes" w:hAnsi="Thimes"/>
                <w:b w:val="0"/>
              </w:rPr>
            </w:pPr>
            <w:r w:rsidRPr="002136ED">
              <w:rPr>
                <w:rFonts w:ascii="Thimes" w:hAnsi="Thimes"/>
                <w:b w:val="0"/>
              </w:rPr>
              <w:t>81-100 %</w:t>
            </w:r>
          </w:p>
        </w:tc>
        <w:tc>
          <w:tcPr>
            <w:tcW w:w="1596" w:type="dxa"/>
            <w:tcBorders>
              <w:top w:val="single" w:sz="4" w:space="0" w:color="auto"/>
              <w:left w:val="nil"/>
              <w:bottom w:val="nil"/>
            </w:tcBorders>
          </w:tcPr>
          <w:p w:rsidR="002136ED" w:rsidRPr="002136ED" w:rsidRDefault="002136ED" w:rsidP="002136ED">
            <w:pPr>
              <w:spacing w:after="0"/>
              <w:jc w:val="center"/>
              <w:cnfStyle w:val="000000100000" w:firstRow="0" w:lastRow="0" w:firstColumn="0" w:lastColumn="0" w:oddVBand="0" w:evenVBand="0" w:oddHBand="1" w:evenHBand="0" w:firstRowFirstColumn="0" w:firstRowLastColumn="0" w:lastRowFirstColumn="0" w:lastRowLastColumn="0"/>
              <w:rPr>
                <w:rFonts w:ascii="Thimes" w:hAnsi="Thimes"/>
              </w:rPr>
            </w:pPr>
            <w:r w:rsidRPr="002136ED">
              <w:rPr>
                <w:rFonts w:ascii="Thimes" w:hAnsi="Thimes"/>
              </w:rPr>
              <w:t>Sangat tinggi</w:t>
            </w:r>
          </w:p>
        </w:tc>
      </w:tr>
      <w:tr w:rsidR="002136ED" w:rsidRPr="002136ED" w:rsidTr="002136ED">
        <w:trPr>
          <w:trHeight w:val="352"/>
        </w:trPr>
        <w:tc>
          <w:tcPr>
            <w:cnfStyle w:val="001000000000" w:firstRow="0" w:lastRow="0" w:firstColumn="1" w:lastColumn="0" w:oddVBand="0" w:evenVBand="0" w:oddHBand="0" w:evenHBand="0" w:firstRowFirstColumn="0" w:firstRowLastColumn="0" w:lastRowFirstColumn="0" w:lastRowLastColumn="0"/>
            <w:tcW w:w="1593" w:type="dxa"/>
            <w:tcBorders>
              <w:top w:val="nil"/>
              <w:bottom w:val="nil"/>
              <w:right w:val="nil"/>
            </w:tcBorders>
          </w:tcPr>
          <w:p w:rsidR="002136ED" w:rsidRPr="002136ED" w:rsidRDefault="002136ED" w:rsidP="002136ED">
            <w:pPr>
              <w:spacing w:after="0"/>
              <w:jc w:val="center"/>
              <w:rPr>
                <w:rFonts w:ascii="Thimes" w:hAnsi="Thimes"/>
                <w:b w:val="0"/>
              </w:rPr>
            </w:pPr>
            <w:r w:rsidRPr="002136ED">
              <w:rPr>
                <w:rFonts w:ascii="Thimes" w:hAnsi="Thimes"/>
                <w:b w:val="0"/>
              </w:rPr>
              <w:t>61 - 80 %</w:t>
            </w:r>
          </w:p>
        </w:tc>
        <w:tc>
          <w:tcPr>
            <w:tcW w:w="1596" w:type="dxa"/>
            <w:tcBorders>
              <w:top w:val="nil"/>
              <w:left w:val="nil"/>
              <w:bottom w:val="nil"/>
            </w:tcBorders>
          </w:tcPr>
          <w:p w:rsidR="002136ED" w:rsidRPr="002136ED" w:rsidRDefault="002136ED" w:rsidP="002136ED">
            <w:pPr>
              <w:spacing w:after="0"/>
              <w:jc w:val="center"/>
              <w:cnfStyle w:val="000000000000" w:firstRow="0" w:lastRow="0" w:firstColumn="0" w:lastColumn="0" w:oddVBand="0" w:evenVBand="0" w:oddHBand="0" w:evenHBand="0" w:firstRowFirstColumn="0" w:firstRowLastColumn="0" w:lastRowFirstColumn="0" w:lastRowLastColumn="0"/>
              <w:rPr>
                <w:rFonts w:ascii="Thimes" w:hAnsi="Thimes"/>
              </w:rPr>
            </w:pPr>
            <w:r w:rsidRPr="002136ED">
              <w:rPr>
                <w:rFonts w:ascii="Thimes" w:hAnsi="Thimes"/>
              </w:rPr>
              <w:t>Tinggi</w:t>
            </w:r>
          </w:p>
        </w:tc>
      </w:tr>
      <w:tr w:rsidR="002136ED" w:rsidRPr="002136ED" w:rsidTr="002136ED">
        <w:trPr>
          <w:cnfStyle w:val="000000100000" w:firstRow="0" w:lastRow="0" w:firstColumn="0" w:lastColumn="0" w:oddVBand="0" w:evenVBand="0" w:oddHBand="1" w:evenHBand="0" w:firstRowFirstColumn="0" w:firstRowLastColumn="0" w:lastRowFirstColumn="0" w:lastRowLastColumn="0"/>
          <w:trHeight w:val="352"/>
        </w:trPr>
        <w:tc>
          <w:tcPr>
            <w:cnfStyle w:val="001000000000" w:firstRow="0" w:lastRow="0" w:firstColumn="1" w:lastColumn="0" w:oddVBand="0" w:evenVBand="0" w:oddHBand="0" w:evenHBand="0" w:firstRowFirstColumn="0" w:firstRowLastColumn="0" w:lastRowFirstColumn="0" w:lastRowLastColumn="0"/>
            <w:tcW w:w="1593" w:type="dxa"/>
            <w:tcBorders>
              <w:top w:val="nil"/>
              <w:bottom w:val="nil"/>
              <w:right w:val="nil"/>
            </w:tcBorders>
          </w:tcPr>
          <w:p w:rsidR="002136ED" w:rsidRPr="002136ED" w:rsidRDefault="002136ED" w:rsidP="002136ED">
            <w:pPr>
              <w:spacing w:after="0"/>
              <w:jc w:val="center"/>
              <w:rPr>
                <w:rFonts w:ascii="Thimes" w:hAnsi="Thimes"/>
                <w:b w:val="0"/>
              </w:rPr>
            </w:pPr>
            <w:r w:rsidRPr="002136ED">
              <w:rPr>
                <w:rFonts w:ascii="Thimes" w:hAnsi="Thimes"/>
                <w:b w:val="0"/>
              </w:rPr>
              <w:t>41 - 60 %</w:t>
            </w:r>
          </w:p>
        </w:tc>
        <w:tc>
          <w:tcPr>
            <w:tcW w:w="1596" w:type="dxa"/>
            <w:tcBorders>
              <w:top w:val="nil"/>
              <w:left w:val="nil"/>
              <w:bottom w:val="nil"/>
            </w:tcBorders>
          </w:tcPr>
          <w:p w:rsidR="002136ED" w:rsidRPr="002136ED" w:rsidRDefault="002136ED" w:rsidP="002136ED">
            <w:pPr>
              <w:spacing w:after="0"/>
              <w:jc w:val="center"/>
              <w:cnfStyle w:val="000000100000" w:firstRow="0" w:lastRow="0" w:firstColumn="0" w:lastColumn="0" w:oddVBand="0" w:evenVBand="0" w:oddHBand="1" w:evenHBand="0" w:firstRowFirstColumn="0" w:firstRowLastColumn="0" w:lastRowFirstColumn="0" w:lastRowLastColumn="0"/>
              <w:rPr>
                <w:rFonts w:ascii="Thimes" w:hAnsi="Thimes"/>
              </w:rPr>
            </w:pPr>
            <w:r w:rsidRPr="002136ED">
              <w:rPr>
                <w:rFonts w:ascii="Thimes" w:hAnsi="Thimes"/>
              </w:rPr>
              <w:t>Cukup</w:t>
            </w:r>
          </w:p>
        </w:tc>
      </w:tr>
      <w:tr w:rsidR="002136ED" w:rsidRPr="002136ED" w:rsidTr="002136ED">
        <w:trPr>
          <w:trHeight w:val="341"/>
        </w:trPr>
        <w:tc>
          <w:tcPr>
            <w:cnfStyle w:val="001000000000" w:firstRow="0" w:lastRow="0" w:firstColumn="1" w:lastColumn="0" w:oddVBand="0" w:evenVBand="0" w:oddHBand="0" w:evenHBand="0" w:firstRowFirstColumn="0" w:firstRowLastColumn="0" w:lastRowFirstColumn="0" w:lastRowLastColumn="0"/>
            <w:tcW w:w="1593" w:type="dxa"/>
            <w:tcBorders>
              <w:top w:val="nil"/>
              <w:bottom w:val="nil"/>
              <w:right w:val="nil"/>
            </w:tcBorders>
          </w:tcPr>
          <w:p w:rsidR="002136ED" w:rsidRPr="002136ED" w:rsidRDefault="002136ED" w:rsidP="002136ED">
            <w:pPr>
              <w:spacing w:after="0"/>
              <w:jc w:val="center"/>
              <w:rPr>
                <w:rFonts w:ascii="Thimes" w:hAnsi="Thimes"/>
                <w:b w:val="0"/>
              </w:rPr>
            </w:pPr>
            <w:r w:rsidRPr="002136ED">
              <w:rPr>
                <w:rFonts w:ascii="Thimes" w:hAnsi="Thimes"/>
                <w:b w:val="0"/>
              </w:rPr>
              <w:t>21 - 40 %</w:t>
            </w:r>
          </w:p>
        </w:tc>
        <w:tc>
          <w:tcPr>
            <w:tcW w:w="1596" w:type="dxa"/>
            <w:tcBorders>
              <w:top w:val="nil"/>
              <w:left w:val="nil"/>
              <w:bottom w:val="nil"/>
            </w:tcBorders>
          </w:tcPr>
          <w:p w:rsidR="002136ED" w:rsidRPr="002136ED" w:rsidRDefault="002136ED" w:rsidP="002136ED">
            <w:pPr>
              <w:spacing w:after="0"/>
              <w:jc w:val="center"/>
              <w:cnfStyle w:val="000000000000" w:firstRow="0" w:lastRow="0" w:firstColumn="0" w:lastColumn="0" w:oddVBand="0" w:evenVBand="0" w:oddHBand="0" w:evenHBand="0" w:firstRowFirstColumn="0" w:firstRowLastColumn="0" w:lastRowFirstColumn="0" w:lastRowLastColumn="0"/>
              <w:rPr>
                <w:rFonts w:ascii="Thimes" w:hAnsi="Thimes"/>
              </w:rPr>
            </w:pPr>
            <w:r w:rsidRPr="002136ED">
              <w:rPr>
                <w:rFonts w:ascii="Thimes" w:hAnsi="Thimes"/>
              </w:rPr>
              <w:t>Rendah</w:t>
            </w:r>
          </w:p>
        </w:tc>
      </w:tr>
      <w:tr w:rsidR="002136ED" w:rsidRPr="002136ED" w:rsidTr="002136ED">
        <w:trPr>
          <w:cnfStyle w:val="000000100000" w:firstRow="0" w:lastRow="0" w:firstColumn="0" w:lastColumn="0" w:oddVBand="0" w:evenVBand="0" w:oddHBand="1"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1593" w:type="dxa"/>
            <w:tcBorders>
              <w:top w:val="nil"/>
              <w:bottom w:val="single" w:sz="4" w:space="0" w:color="auto"/>
              <w:right w:val="nil"/>
            </w:tcBorders>
          </w:tcPr>
          <w:p w:rsidR="002136ED" w:rsidRPr="002136ED" w:rsidRDefault="002136ED" w:rsidP="002136ED">
            <w:pPr>
              <w:spacing w:after="0"/>
              <w:jc w:val="center"/>
              <w:rPr>
                <w:rFonts w:ascii="Thimes" w:hAnsi="Thimes"/>
                <w:b w:val="0"/>
              </w:rPr>
            </w:pPr>
            <w:r w:rsidRPr="002136ED">
              <w:rPr>
                <w:rFonts w:ascii="Thimes" w:hAnsi="Thimes"/>
                <w:b w:val="0"/>
              </w:rPr>
              <w:t>1 - 20 %</w:t>
            </w:r>
          </w:p>
        </w:tc>
        <w:tc>
          <w:tcPr>
            <w:tcW w:w="1596" w:type="dxa"/>
            <w:tcBorders>
              <w:top w:val="nil"/>
              <w:left w:val="nil"/>
              <w:bottom w:val="single" w:sz="4" w:space="0" w:color="auto"/>
            </w:tcBorders>
          </w:tcPr>
          <w:p w:rsidR="002136ED" w:rsidRPr="002136ED" w:rsidRDefault="002136ED" w:rsidP="002136ED">
            <w:pPr>
              <w:spacing w:after="0"/>
              <w:jc w:val="center"/>
              <w:cnfStyle w:val="000000100000" w:firstRow="0" w:lastRow="0" w:firstColumn="0" w:lastColumn="0" w:oddVBand="0" w:evenVBand="0" w:oddHBand="1" w:evenHBand="0" w:firstRowFirstColumn="0" w:firstRowLastColumn="0" w:lastRowFirstColumn="0" w:lastRowLastColumn="0"/>
              <w:rPr>
                <w:rFonts w:ascii="Thimes" w:hAnsi="Thimes"/>
              </w:rPr>
            </w:pPr>
            <w:r w:rsidRPr="002136ED">
              <w:rPr>
                <w:rFonts w:ascii="Thimes" w:hAnsi="Thimes"/>
              </w:rPr>
              <w:t>Sangat rendah</w:t>
            </w:r>
          </w:p>
        </w:tc>
      </w:tr>
    </w:tbl>
    <w:p w:rsidR="00E72419" w:rsidRPr="002136ED" w:rsidRDefault="00E72419" w:rsidP="002136ED">
      <w:pPr>
        <w:spacing w:after="115"/>
        <w:ind w:left="360"/>
        <w:jc w:val="both"/>
        <w:rPr>
          <w:rFonts w:ascii="Thimes" w:hAnsi="Thimes"/>
        </w:rPr>
      </w:pPr>
    </w:p>
    <w:p w:rsidR="00E72419" w:rsidRPr="002136ED" w:rsidRDefault="00E72419" w:rsidP="002136ED">
      <w:pPr>
        <w:spacing w:after="115"/>
        <w:ind w:left="360"/>
        <w:jc w:val="both"/>
        <w:rPr>
          <w:rFonts w:ascii="Thimes" w:hAnsi="Thimes"/>
        </w:rPr>
      </w:pPr>
    </w:p>
    <w:p w:rsidR="00BF13EB" w:rsidRPr="002136ED" w:rsidRDefault="00BF13EB" w:rsidP="002136ED">
      <w:pPr>
        <w:pStyle w:val="ListParagraph"/>
        <w:spacing w:line="276" w:lineRule="auto"/>
        <w:ind w:left="0" w:firstLine="180"/>
        <w:rPr>
          <w:sz w:val="22"/>
        </w:rPr>
      </w:pPr>
    </w:p>
    <w:p w:rsidR="00445366" w:rsidRPr="002136ED" w:rsidRDefault="00445366" w:rsidP="002136ED">
      <w:pPr>
        <w:pStyle w:val="ListParagraph"/>
        <w:tabs>
          <w:tab w:val="left" w:pos="270"/>
        </w:tabs>
        <w:spacing w:line="276" w:lineRule="auto"/>
        <w:ind w:left="0" w:firstLine="0"/>
        <w:rPr>
          <w:rFonts w:ascii="Thimes" w:hAnsi="Thimes"/>
          <w:sz w:val="22"/>
        </w:rPr>
      </w:pPr>
    </w:p>
    <w:p w:rsidR="00FB1FF0" w:rsidRPr="002136ED" w:rsidRDefault="00FB1FF0" w:rsidP="002136ED">
      <w:pPr>
        <w:spacing w:after="0"/>
        <w:rPr>
          <w:rFonts w:ascii="Thimes" w:hAnsi="Thimes" w:cs="Times New Roman"/>
          <w:color w:val="000000"/>
          <w:lang w:val="en-US"/>
        </w:rPr>
      </w:pPr>
    </w:p>
    <w:p w:rsidR="0054179B" w:rsidRDefault="0054179B" w:rsidP="00A54ACA">
      <w:pPr>
        <w:spacing w:after="0" w:line="360" w:lineRule="auto"/>
        <w:rPr>
          <w:rFonts w:ascii="Times New Roman" w:hAnsi="Times New Roman" w:cs="Times New Roman"/>
          <w:b/>
          <w:lang w:val="en-US"/>
        </w:rPr>
      </w:pPr>
    </w:p>
    <w:p w:rsidR="002136ED" w:rsidRDefault="002136ED" w:rsidP="00A54ACA">
      <w:pPr>
        <w:spacing w:after="0" w:line="360" w:lineRule="auto"/>
        <w:rPr>
          <w:rFonts w:ascii="Times New Roman" w:hAnsi="Times New Roman" w:cs="Times New Roman"/>
          <w:b/>
          <w:lang w:val="en-US"/>
        </w:rPr>
      </w:pPr>
    </w:p>
    <w:p w:rsidR="00A54ACA" w:rsidRDefault="00A54ACA" w:rsidP="00A54ACA">
      <w:pPr>
        <w:spacing w:after="0" w:line="360" w:lineRule="auto"/>
        <w:rPr>
          <w:rFonts w:ascii="Times New Roman" w:hAnsi="Times New Roman" w:cs="Times New Roman"/>
          <w:b/>
          <w:lang w:val="en-US"/>
        </w:rPr>
      </w:pPr>
      <w:r w:rsidRPr="003270D9">
        <w:rPr>
          <w:rFonts w:ascii="Times New Roman" w:hAnsi="Times New Roman" w:cs="Times New Roman"/>
          <w:b/>
          <w:lang w:val="en-US"/>
        </w:rPr>
        <w:t xml:space="preserve">HASIL DAN PEMBAHASAN </w:t>
      </w:r>
    </w:p>
    <w:p w:rsidR="0054179B" w:rsidRPr="002136ED" w:rsidRDefault="0054179B" w:rsidP="0054179B">
      <w:pPr>
        <w:pStyle w:val="ListParagraph"/>
        <w:numPr>
          <w:ilvl w:val="0"/>
          <w:numId w:val="11"/>
        </w:numPr>
        <w:spacing w:after="0" w:line="360" w:lineRule="auto"/>
        <w:ind w:left="360"/>
        <w:rPr>
          <w:b/>
          <w:sz w:val="22"/>
        </w:rPr>
      </w:pPr>
      <w:r w:rsidRPr="002136ED">
        <w:rPr>
          <w:b/>
          <w:sz w:val="22"/>
        </w:rPr>
        <w:t>Hasil Studi Pendahuluan</w:t>
      </w:r>
    </w:p>
    <w:p w:rsidR="002136ED" w:rsidRDefault="0054179B" w:rsidP="002136ED">
      <w:pPr>
        <w:spacing w:after="0"/>
        <w:ind w:left="360" w:firstLine="360"/>
        <w:jc w:val="both"/>
        <w:rPr>
          <w:rFonts w:ascii="Thimes" w:hAnsi="Thimes"/>
        </w:rPr>
      </w:pPr>
      <w:r w:rsidRPr="0054179B">
        <w:rPr>
          <w:rFonts w:ascii="Thimes" w:hAnsi="Thimes"/>
        </w:rPr>
        <w:t>Berdasarkan hasil studi pendahuluan dapat di ketahui pentingnya kebutuhan sekolah akan sebuah media untuk dapat menunjang kegiatan pembelajaran. Dari observasi yang dilakukan peneliti menemukan bahwa siswa suka membaca buku, hanya saja siswa cepat bosan karena cerita dan gambar buku kurang menarik, ada juga beberapa buku yang bahasanya terlalu tinggi sehingga isi bacaan sulit di pahami oleh siswa SD. Walaupun masalah tersebut telah di sadari oleh guru, namun guru tidak sempat untuk melakukan pengembangan media yang dapat menanggulangi atau meminimalkan permasalahan tersebut. Guru hanya melakukan kegiatan pembelajaran dengan panduan buku dari rancangan pemerintah yang kondisi seharusnya guru mampu mengembangkan secara mandiri, serta guru masih memakai cara lama untuk pembelajaran khusus dalam literasi membaca.</w:t>
      </w:r>
    </w:p>
    <w:p w:rsidR="002136ED" w:rsidRDefault="0054179B" w:rsidP="00806B5F">
      <w:pPr>
        <w:spacing w:after="0"/>
        <w:ind w:left="360" w:firstLine="360"/>
        <w:jc w:val="both"/>
        <w:rPr>
          <w:rFonts w:ascii="Thimes" w:hAnsi="Thimes"/>
        </w:rPr>
      </w:pPr>
      <w:r w:rsidRPr="002136ED">
        <w:rPr>
          <w:rFonts w:ascii="Thimes" w:hAnsi="Thimes"/>
        </w:rPr>
        <w:t xml:space="preserve">Berdasarkan hasil survei yang mengatakan bahwa kurangnya literasi membaca siswa dalam pembelajaran yang kurang sesuai dengan kondisi nyata siswa, masalah tersebut menyebabkan siswa kurang memahami materi pembelajaran yang disampaikan oleh guru melalui literasi membaca. Proses pembelajaran literasi membaca seharusnya membuat siswa senang membaca isi bacaan tersebut, dengan demikian memudahkan siswa untuk memahami isi bacaan dari mater tersebut. Dengan melakukan pembelajaran menggunakan media </w:t>
      </w:r>
      <w:r w:rsidRPr="002136ED">
        <w:rPr>
          <w:rFonts w:ascii="Thimes" w:hAnsi="Thimes"/>
          <w:i/>
        </w:rPr>
        <w:t xml:space="preserve">E-Bookstory </w:t>
      </w:r>
      <w:r w:rsidRPr="002136ED">
        <w:rPr>
          <w:rFonts w:ascii="Thimes" w:hAnsi="Thimes"/>
        </w:rPr>
        <w:t xml:space="preserve">membaca lebih menyenangkan karena kalimat yang digunakan dalam materi tersebut menjadi lebih sederhana dan lebih mudah untuk di pahami siswa. Guru juga lebih mudah melakukan pembelajaran, karena guru yang mengetahui kondisi nyata yang terjadi pada siswa. Dengan demikian peneliti melakukan pengembangan </w:t>
      </w:r>
      <w:r w:rsidRPr="002136ED">
        <w:rPr>
          <w:rFonts w:ascii="Thimes" w:hAnsi="Thimes"/>
          <w:i/>
        </w:rPr>
        <w:t xml:space="preserve"> </w:t>
      </w:r>
      <w:r w:rsidRPr="002136ED">
        <w:rPr>
          <w:rFonts w:ascii="Thimes" w:hAnsi="Thimes"/>
        </w:rPr>
        <w:t xml:space="preserve">media </w:t>
      </w:r>
      <w:r w:rsidRPr="002136ED">
        <w:rPr>
          <w:rFonts w:ascii="Thimes" w:hAnsi="Thimes"/>
          <w:i/>
        </w:rPr>
        <w:t xml:space="preserve">E-Bookstory </w:t>
      </w:r>
      <w:r w:rsidRPr="002136ED">
        <w:rPr>
          <w:rFonts w:ascii="Thimes" w:hAnsi="Thimes"/>
        </w:rPr>
        <w:t>ini menjadi suatu kebutuahan sekolah atau guru agar pembelajaran menjadi lebih menyenangkan.</w:t>
      </w:r>
    </w:p>
    <w:p w:rsidR="00806B5F" w:rsidRPr="00806B5F" w:rsidRDefault="00806B5F" w:rsidP="00806B5F">
      <w:pPr>
        <w:spacing w:after="0"/>
        <w:ind w:left="360" w:firstLine="360"/>
        <w:jc w:val="both"/>
        <w:rPr>
          <w:rFonts w:ascii="Thimes" w:hAnsi="Thimes"/>
        </w:rPr>
      </w:pPr>
    </w:p>
    <w:p w:rsidR="0054179B" w:rsidRPr="002136ED" w:rsidRDefault="0054179B" w:rsidP="00806B5F">
      <w:pPr>
        <w:pStyle w:val="ListParagraph"/>
        <w:numPr>
          <w:ilvl w:val="0"/>
          <w:numId w:val="11"/>
        </w:numPr>
        <w:spacing w:after="0" w:line="276" w:lineRule="auto"/>
        <w:ind w:left="360"/>
        <w:rPr>
          <w:b/>
          <w:sz w:val="22"/>
        </w:rPr>
      </w:pPr>
      <w:r w:rsidRPr="002136ED">
        <w:rPr>
          <w:b/>
          <w:sz w:val="22"/>
        </w:rPr>
        <w:t xml:space="preserve">Hasil Pengembangan Media </w:t>
      </w:r>
      <w:r w:rsidRPr="002136ED">
        <w:rPr>
          <w:b/>
          <w:i/>
          <w:sz w:val="22"/>
        </w:rPr>
        <w:t>E-Bookstory</w:t>
      </w:r>
    </w:p>
    <w:p w:rsidR="007A238A" w:rsidRPr="002136ED" w:rsidRDefault="00262C6A" w:rsidP="00806B5F">
      <w:pPr>
        <w:spacing w:after="0"/>
        <w:ind w:left="360" w:firstLine="270"/>
        <w:jc w:val="both"/>
        <w:rPr>
          <w:rFonts w:ascii="Thimes" w:hAnsi="Thimes"/>
        </w:rPr>
      </w:pPr>
      <w:r w:rsidRPr="002136ED">
        <w:rPr>
          <w:rFonts w:ascii="Thimes" w:hAnsi="Thimes"/>
        </w:rPr>
        <w:t xml:space="preserve">Desain pengembangan media </w:t>
      </w:r>
      <w:r w:rsidRPr="002136ED">
        <w:rPr>
          <w:rFonts w:ascii="Thimes" w:hAnsi="Thimes"/>
          <w:i/>
        </w:rPr>
        <w:t xml:space="preserve">E-Bookstory </w:t>
      </w:r>
      <w:r w:rsidRPr="002136ED">
        <w:rPr>
          <w:rFonts w:ascii="Thimes" w:hAnsi="Thimes"/>
        </w:rPr>
        <w:t xml:space="preserve">adalah upaya perencanaan sebuah media yang menggunakan tematik untuk mengaitkan muatan pembelajaran Bahasa Indonesia dan IPA dengan materi yang disusun menjadi cerita nonfiksi yang sesuai dengan kehidupan sehari-hari sehingga mudah di pahami oleh siswa SD. Media </w:t>
      </w:r>
      <w:r w:rsidRPr="002136ED">
        <w:rPr>
          <w:rFonts w:ascii="Thimes" w:hAnsi="Thimes"/>
          <w:i/>
        </w:rPr>
        <w:t xml:space="preserve">E-Bookstory </w:t>
      </w:r>
      <w:r w:rsidRPr="002136ED">
        <w:rPr>
          <w:rFonts w:ascii="Thimes" w:hAnsi="Thimes"/>
        </w:rPr>
        <w:t xml:space="preserve"> ini dirancang dalam bentuk buku cerita nonfiksi berbasis elektronik, yang dilengkapi dengan, Identitas Pembuat, Petunjuk, KI/KD, Isi Materi, Evaluasi, Komentar, Glosarium, dan Daftar Pustaka. Isi materi yang terdapat pada media </w:t>
      </w:r>
      <w:r w:rsidRPr="002136ED">
        <w:rPr>
          <w:rFonts w:ascii="Thimes" w:hAnsi="Thimes"/>
          <w:i/>
        </w:rPr>
        <w:t xml:space="preserve">E-Bookstory </w:t>
      </w:r>
      <w:r w:rsidRPr="002136ED">
        <w:rPr>
          <w:rFonts w:ascii="Thimes" w:hAnsi="Thimes"/>
        </w:rPr>
        <w:t xml:space="preserve"> disesuaikan dengan buku guru dan buku siswa kelas V tentang ekosistem. Perancangan media </w:t>
      </w:r>
      <w:r w:rsidRPr="002136ED">
        <w:rPr>
          <w:rFonts w:ascii="Thimes" w:hAnsi="Thimes"/>
          <w:i/>
        </w:rPr>
        <w:t xml:space="preserve">E-Bookstory </w:t>
      </w:r>
      <w:r w:rsidRPr="002136ED">
        <w:rPr>
          <w:rFonts w:ascii="Thimes" w:hAnsi="Thimes"/>
        </w:rPr>
        <w:t xml:space="preserve"> dilakukan peneliti menggunakan aplikasi</w:t>
      </w:r>
      <w:r w:rsidRPr="002136ED">
        <w:rPr>
          <w:rFonts w:ascii="Thimes" w:hAnsi="Thimes"/>
          <w:i/>
        </w:rPr>
        <w:t xml:space="preserve"> Construct</w:t>
      </w:r>
      <w:r w:rsidRPr="002136ED">
        <w:rPr>
          <w:rFonts w:ascii="Thimes" w:hAnsi="Thimes"/>
        </w:rPr>
        <w:t xml:space="preserve"> dan didesain menggunakan </w:t>
      </w:r>
    </w:p>
    <w:tbl>
      <w:tblPr>
        <w:tblStyle w:val="GridTable3-Accent5"/>
        <w:tblpPr w:leftFromText="180" w:rightFromText="180" w:vertAnchor="page" w:horzAnchor="margin" w:tblpXSpec="right" w:tblpY="231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4"/>
        <w:gridCol w:w="2160"/>
        <w:gridCol w:w="720"/>
      </w:tblGrid>
      <w:tr w:rsidR="007A238A" w:rsidRPr="004F4C02" w:rsidTr="007A238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304" w:type="dxa"/>
          </w:tcPr>
          <w:p w:rsidR="007A238A" w:rsidRPr="00693BA3" w:rsidRDefault="007A238A" w:rsidP="007A238A">
            <w:pPr>
              <w:pStyle w:val="ListParagraph"/>
              <w:spacing w:after="0" w:line="276" w:lineRule="auto"/>
              <w:ind w:left="0" w:firstLine="0"/>
              <w:jc w:val="center"/>
              <w:rPr>
                <w:rFonts w:ascii="Thimes" w:hAnsi="Thimes"/>
                <w:sz w:val="22"/>
              </w:rPr>
            </w:pPr>
            <w:r w:rsidRPr="00693BA3">
              <w:rPr>
                <w:rFonts w:ascii="Thimes" w:hAnsi="Thimes"/>
                <w:i w:val="0"/>
                <w:sz w:val="22"/>
              </w:rPr>
              <w:t>Aspek</w:t>
            </w:r>
          </w:p>
        </w:tc>
        <w:tc>
          <w:tcPr>
            <w:tcW w:w="2160" w:type="dxa"/>
          </w:tcPr>
          <w:p w:rsidR="007A238A" w:rsidRPr="00693BA3" w:rsidRDefault="007A238A" w:rsidP="007A238A">
            <w:pPr>
              <w:pStyle w:val="ListParagraph"/>
              <w:spacing w:after="0" w:line="276" w:lineRule="auto"/>
              <w:ind w:left="0" w:firstLine="0"/>
              <w:jc w:val="center"/>
              <w:cnfStyle w:val="100000000000" w:firstRow="1" w:lastRow="0" w:firstColumn="0" w:lastColumn="0" w:oddVBand="0" w:evenVBand="0" w:oddHBand="0" w:evenHBand="0" w:firstRowFirstColumn="0" w:firstRowLastColumn="0" w:lastRowFirstColumn="0" w:lastRowLastColumn="0"/>
              <w:rPr>
                <w:rFonts w:ascii="Thimes" w:hAnsi="Thimes"/>
                <w:sz w:val="22"/>
              </w:rPr>
            </w:pPr>
            <w:r w:rsidRPr="00693BA3">
              <w:rPr>
                <w:rFonts w:ascii="Thimes" w:hAnsi="Thimes"/>
                <w:sz w:val="22"/>
              </w:rPr>
              <w:t>Indikator</w:t>
            </w:r>
          </w:p>
        </w:tc>
        <w:tc>
          <w:tcPr>
            <w:tcW w:w="720" w:type="dxa"/>
          </w:tcPr>
          <w:p w:rsidR="007A238A" w:rsidRPr="00693BA3" w:rsidRDefault="007A238A" w:rsidP="007A238A">
            <w:pPr>
              <w:pStyle w:val="ListParagraph"/>
              <w:spacing w:after="0" w:line="276" w:lineRule="auto"/>
              <w:ind w:left="0" w:firstLine="0"/>
              <w:cnfStyle w:val="100000000000" w:firstRow="1" w:lastRow="0" w:firstColumn="0" w:lastColumn="0" w:oddVBand="0" w:evenVBand="0" w:oddHBand="0" w:evenHBand="0" w:firstRowFirstColumn="0" w:firstRowLastColumn="0" w:lastRowFirstColumn="0" w:lastRowLastColumn="0"/>
              <w:rPr>
                <w:rFonts w:ascii="Thimes" w:hAnsi="Thimes"/>
                <w:sz w:val="22"/>
              </w:rPr>
            </w:pPr>
            <w:r w:rsidRPr="00693BA3">
              <w:rPr>
                <w:rFonts w:ascii="Thimes" w:hAnsi="Thimes"/>
                <w:sz w:val="22"/>
              </w:rPr>
              <w:t>Skor</w:t>
            </w:r>
          </w:p>
        </w:tc>
      </w:tr>
      <w:tr w:rsidR="007A238A" w:rsidRPr="004F4C02" w:rsidTr="007A23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4" w:type="dxa"/>
            <w:vMerge w:val="restart"/>
          </w:tcPr>
          <w:p w:rsidR="007A238A" w:rsidRPr="00693BA3" w:rsidRDefault="007A238A" w:rsidP="007A238A">
            <w:pPr>
              <w:pStyle w:val="ListParagraph"/>
              <w:spacing w:after="0" w:line="276" w:lineRule="auto"/>
              <w:ind w:left="0" w:firstLine="0"/>
              <w:rPr>
                <w:rFonts w:ascii="Thimes" w:hAnsi="Thimes"/>
                <w:i w:val="0"/>
                <w:sz w:val="22"/>
              </w:rPr>
            </w:pPr>
            <w:r w:rsidRPr="00693BA3">
              <w:rPr>
                <w:rFonts w:ascii="Thimes" w:hAnsi="Thimes"/>
                <w:i w:val="0"/>
                <w:sz w:val="22"/>
              </w:rPr>
              <w:t>Materi Pebelajaran</w:t>
            </w:r>
          </w:p>
        </w:tc>
        <w:tc>
          <w:tcPr>
            <w:tcW w:w="2160" w:type="dxa"/>
          </w:tcPr>
          <w:p w:rsidR="007A238A" w:rsidRPr="004F4C02" w:rsidRDefault="007A238A" w:rsidP="007A238A">
            <w:pPr>
              <w:pStyle w:val="ListParagraph"/>
              <w:numPr>
                <w:ilvl w:val="0"/>
                <w:numId w:val="16"/>
              </w:numPr>
              <w:tabs>
                <w:tab w:val="left" w:pos="151"/>
                <w:tab w:val="left" w:pos="166"/>
              </w:tabs>
              <w:spacing w:after="0" w:line="276" w:lineRule="auto"/>
              <w:ind w:left="61" w:hanging="180"/>
              <w:cnfStyle w:val="000000100000" w:firstRow="0" w:lastRow="0" w:firstColumn="0" w:lastColumn="0" w:oddVBand="0" w:evenVBand="0" w:oddHBand="1" w:evenHBand="0" w:firstRowFirstColumn="0" w:firstRowLastColumn="0" w:lastRowFirstColumn="0" w:lastRowLastColumn="0"/>
              <w:rPr>
                <w:rFonts w:ascii="Thimes" w:hAnsi="Thimes"/>
                <w:sz w:val="22"/>
              </w:rPr>
            </w:pPr>
            <w:r w:rsidRPr="004F4C02">
              <w:rPr>
                <w:rFonts w:ascii="Thimes" w:hAnsi="Thimes"/>
                <w:sz w:val="22"/>
              </w:rPr>
              <w:t>Kesesuaian dengan KI dan KD 2013</w:t>
            </w:r>
          </w:p>
        </w:tc>
        <w:tc>
          <w:tcPr>
            <w:tcW w:w="720" w:type="dxa"/>
          </w:tcPr>
          <w:p w:rsidR="007A238A" w:rsidRPr="004F4C02" w:rsidRDefault="007A238A" w:rsidP="007A238A">
            <w:pPr>
              <w:pStyle w:val="ListParagraph"/>
              <w:spacing w:after="0" w:line="276" w:lineRule="auto"/>
              <w:ind w:left="0" w:firstLine="0"/>
              <w:jc w:val="center"/>
              <w:cnfStyle w:val="000000100000" w:firstRow="0" w:lastRow="0" w:firstColumn="0" w:lastColumn="0" w:oddVBand="0" w:evenVBand="0" w:oddHBand="1" w:evenHBand="0" w:firstRowFirstColumn="0" w:firstRowLastColumn="0" w:lastRowFirstColumn="0" w:lastRowLastColumn="0"/>
              <w:rPr>
                <w:rFonts w:ascii="Thimes" w:hAnsi="Thimes"/>
                <w:sz w:val="22"/>
              </w:rPr>
            </w:pPr>
            <w:r w:rsidRPr="004F4C02">
              <w:rPr>
                <w:rFonts w:ascii="Thimes" w:hAnsi="Thimes"/>
                <w:sz w:val="22"/>
              </w:rPr>
              <w:t>4</w:t>
            </w:r>
          </w:p>
        </w:tc>
      </w:tr>
      <w:tr w:rsidR="007A238A" w:rsidRPr="004F4C02" w:rsidTr="007A238A">
        <w:tc>
          <w:tcPr>
            <w:cnfStyle w:val="001000000000" w:firstRow="0" w:lastRow="0" w:firstColumn="1" w:lastColumn="0" w:oddVBand="0" w:evenVBand="0" w:oddHBand="0" w:evenHBand="0" w:firstRowFirstColumn="0" w:firstRowLastColumn="0" w:lastRowFirstColumn="0" w:lastRowLastColumn="0"/>
            <w:tcW w:w="1304" w:type="dxa"/>
            <w:vMerge/>
          </w:tcPr>
          <w:p w:rsidR="007A238A" w:rsidRPr="004F4C02" w:rsidRDefault="007A238A" w:rsidP="007A238A">
            <w:pPr>
              <w:pStyle w:val="ListParagraph"/>
              <w:spacing w:after="0" w:line="276" w:lineRule="auto"/>
              <w:ind w:left="0" w:firstLine="0"/>
              <w:rPr>
                <w:rFonts w:ascii="Thimes" w:hAnsi="Thimes"/>
                <w:sz w:val="22"/>
              </w:rPr>
            </w:pPr>
          </w:p>
        </w:tc>
        <w:tc>
          <w:tcPr>
            <w:tcW w:w="2160" w:type="dxa"/>
          </w:tcPr>
          <w:p w:rsidR="007A238A" w:rsidRPr="004F4C02" w:rsidRDefault="007A238A" w:rsidP="007A238A">
            <w:pPr>
              <w:pStyle w:val="ListParagraph"/>
              <w:numPr>
                <w:ilvl w:val="0"/>
                <w:numId w:val="16"/>
              </w:numPr>
              <w:tabs>
                <w:tab w:val="left" w:pos="151"/>
                <w:tab w:val="left" w:pos="166"/>
              </w:tabs>
              <w:spacing w:after="0" w:line="276" w:lineRule="auto"/>
              <w:ind w:left="151" w:hanging="241"/>
              <w:cnfStyle w:val="000000000000" w:firstRow="0" w:lastRow="0" w:firstColumn="0" w:lastColumn="0" w:oddVBand="0" w:evenVBand="0" w:oddHBand="0" w:evenHBand="0" w:firstRowFirstColumn="0" w:firstRowLastColumn="0" w:lastRowFirstColumn="0" w:lastRowLastColumn="0"/>
              <w:rPr>
                <w:rFonts w:ascii="Thimes" w:hAnsi="Thimes"/>
                <w:sz w:val="22"/>
              </w:rPr>
            </w:pPr>
            <w:r w:rsidRPr="004F4C02">
              <w:rPr>
                <w:rFonts w:ascii="Thimes" w:hAnsi="Thimes"/>
                <w:sz w:val="22"/>
              </w:rPr>
              <w:t>Kesesuaian  antara Indikator dengan KD</w:t>
            </w:r>
          </w:p>
        </w:tc>
        <w:tc>
          <w:tcPr>
            <w:tcW w:w="720" w:type="dxa"/>
          </w:tcPr>
          <w:p w:rsidR="007A238A" w:rsidRPr="004F4C02" w:rsidRDefault="007A238A" w:rsidP="007A238A">
            <w:pPr>
              <w:pStyle w:val="ListParagraph"/>
              <w:spacing w:after="0" w:line="276" w:lineRule="auto"/>
              <w:ind w:left="0" w:firstLine="0"/>
              <w:jc w:val="center"/>
              <w:cnfStyle w:val="000000000000" w:firstRow="0" w:lastRow="0" w:firstColumn="0" w:lastColumn="0" w:oddVBand="0" w:evenVBand="0" w:oddHBand="0" w:evenHBand="0" w:firstRowFirstColumn="0" w:firstRowLastColumn="0" w:lastRowFirstColumn="0" w:lastRowLastColumn="0"/>
              <w:rPr>
                <w:rFonts w:ascii="Thimes" w:hAnsi="Thimes"/>
                <w:sz w:val="22"/>
              </w:rPr>
            </w:pPr>
            <w:r w:rsidRPr="004F4C02">
              <w:rPr>
                <w:rFonts w:ascii="Thimes" w:hAnsi="Thimes"/>
                <w:sz w:val="22"/>
              </w:rPr>
              <w:t>4</w:t>
            </w:r>
          </w:p>
        </w:tc>
      </w:tr>
      <w:tr w:rsidR="007A238A" w:rsidRPr="004F4C02" w:rsidTr="007A23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4" w:type="dxa"/>
            <w:vMerge w:val="restart"/>
          </w:tcPr>
          <w:p w:rsidR="007A238A" w:rsidRPr="004F4C02" w:rsidRDefault="007A238A" w:rsidP="007A238A">
            <w:pPr>
              <w:pStyle w:val="ListParagraph"/>
              <w:spacing w:after="0" w:line="276" w:lineRule="auto"/>
              <w:ind w:left="0" w:firstLine="0"/>
              <w:rPr>
                <w:rFonts w:ascii="Thimes" w:hAnsi="Thimes"/>
                <w:sz w:val="22"/>
              </w:rPr>
            </w:pPr>
          </w:p>
        </w:tc>
        <w:tc>
          <w:tcPr>
            <w:tcW w:w="2160" w:type="dxa"/>
          </w:tcPr>
          <w:p w:rsidR="007A238A" w:rsidRPr="004F4C02" w:rsidRDefault="007A238A" w:rsidP="007A238A">
            <w:pPr>
              <w:pStyle w:val="ListParagraph"/>
              <w:numPr>
                <w:ilvl w:val="0"/>
                <w:numId w:val="16"/>
              </w:numPr>
              <w:tabs>
                <w:tab w:val="left" w:pos="151"/>
                <w:tab w:val="left" w:pos="166"/>
              </w:tabs>
              <w:spacing w:after="0" w:line="276" w:lineRule="auto"/>
              <w:ind w:left="151" w:hanging="241"/>
              <w:cnfStyle w:val="000000100000" w:firstRow="0" w:lastRow="0" w:firstColumn="0" w:lastColumn="0" w:oddVBand="0" w:evenVBand="0" w:oddHBand="1" w:evenHBand="0" w:firstRowFirstColumn="0" w:firstRowLastColumn="0" w:lastRowFirstColumn="0" w:lastRowLastColumn="0"/>
              <w:rPr>
                <w:rFonts w:ascii="Thimes" w:hAnsi="Thimes"/>
                <w:sz w:val="22"/>
              </w:rPr>
            </w:pPr>
            <w:r w:rsidRPr="004F4C02">
              <w:rPr>
                <w:rFonts w:ascii="Thimes" w:hAnsi="Thimes"/>
                <w:sz w:val="22"/>
              </w:rPr>
              <w:t>Kesesuaian  dengan tujuan pembelajaran</w:t>
            </w:r>
          </w:p>
        </w:tc>
        <w:tc>
          <w:tcPr>
            <w:tcW w:w="720" w:type="dxa"/>
          </w:tcPr>
          <w:p w:rsidR="007A238A" w:rsidRPr="004F4C02" w:rsidRDefault="007A238A" w:rsidP="007A238A">
            <w:pPr>
              <w:pStyle w:val="ListParagraph"/>
              <w:spacing w:after="0" w:line="276" w:lineRule="auto"/>
              <w:ind w:left="0" w:firstLine="0"/>
              <w:jc w:val="center"/>
              <w:cnfStyle w:val="000000100000" w:firstRow="0" w:lastRow="0" w:firstColumn="0" w:lastColumn="0" w:oddVBand="0" w:evenVBand="0" w:oddHBand="1" w:evenHBand="0" w:firstRowFirstColumn="0" w:firstRowLastColumn="0" w:lastRowFirstColumn="0" w:lastRowLastColumn="0"/>
              <w:rPr>
                <w:rFonts w:ascii="Thimes" w:hAnsi="Thimes"/>
                <w:sz w:val="22"/>
              </w:rPr>
            </w:pPr>
            <w:r w:rsidRPr="004F4C02">
              <w:rPr>
                <w:rFonts w:ascii="Thimes" w:hAnsi="Thimes"/>
                <w:sz w:val="22"/>
              </w:rPr>
              <w:t>3</w:t>
            </w:r>
          </w:p>
        </w:tc>
      </w:tr>
      <w:tr w:rsidR="007A238A" w:rsidRPr="004F4C02" w:rsidTr="007A238A">
        <w:tc>
          <w:tcPr>
            <w:cnfStyle w:val="001000000000" w:firstRow="0" w:lastRow="0" w:firstColumn="1" w:lastColumn="0" w:oddVBand="0" w:evenVBand="0" w:oddHBand="0" w:evenHBand="0" w:firstRowFirstColumn="0" w:firstRowLastColumn="0" w:lastRowFirstColumn="0" w:lastRowLastColumn="0"/>
            <w:tcW w:w="1304" w:type="dxa"/>
            <w:vMerge/>
          </w:tcPr>
          <w:p w:rsidR="007A238A" w:rsidRPr="004F4C02" w:rsidRDefault="007A238A" w:rsidP="007A238A">
            <w:pPr>
              <w:pStyle w:val="ListParagraph"/>
              <w:spacing w:after="0" w:line="276" w:lineRule="auto"/>
              <w:ind w:left="0" w:firstLine="0"/>
              <w:rPr>
                <w:rFonts w:ascii="Thimes" w:hAnsi="Thimes"/>
                <w:sz w:val="22"/>
              </w:rPr>
            </w:pPr>
          </w:p>
        </w:tc>
        <w:tc>
          <w:tcPr>
            <w:tcW w:w="2160" w:type="dxa"/>
          </w:tcPr>
          <w:p w:rsidR="007A238A" w:rsidRPr="004F4C02" w:rsidRDefault="007A238A" w:rsidP="007A238A">
            <w:pPr>
              <w:pStyle w:val="ListParagraph"/>
              <w:numPr>
                <w:ilvl w:val="0"/>
                <w:numId w:val="16"/>
              </w:numPr>
              <w:tabs>
                <w:tab w:val="left" w:pos="151"/>
                <w:tab w:val="left" w:pos="166"/>
              </w:tabs>
              <w:spacing w:after="0" w:line="276" w:lineRule="auto"/>
              <w:ind w:left="151" w:hanging="241"/>
              <w:cnfStyle w:val="000000000000" w:firstRow="0" w:lastRow="0" w:firstColumn="0" w:lastColumn="0" w:oddVBand="0" w:evenVBand="0" w:oddHBand="0" w:evenHBand="0" w:firstRowFirstColumn="0" w:firstRowLastColumn="0" w:lastRowFirstColumn="0" w:lastRowLastColumn="0"/>
              <w:rPr>
                <w:rFonts w:ascii="Thimes" w:hAnsi="Thimes"/>
                <w:sz w:val="22"/>
              </w:rPr>
            </w:pPr>
            <w:r w:rsidRPr="004F4C02">
              <w:rPr>
                <w:rFonts w:ascii="Thimes" w:hAnsi="Thimes"/>
                <w:sz w:val="22"/>
              </w:rPr>
              <w:t>Kesesuaian  judul dengan isi materi pembelajaran</w:t>
            </w:r>
          </w:p>
        </w:tc>
        <w:tc>
          <w:tcPr>
            <w:tcW w:w="720" w:type="dxa"/>
          </w:tcPr>
          <w:p w:rsidR="007A238A" w:rsidRPr="004F4C02" w:rsidRDefault="007A238A" w:rsidP="007A238A">
            <w:pPr>
              <w:pStyle w:val="ListParagraph"/>
              <w:spacing w:after="0" w:line="276" w:lineRule="auto"/>
              <w:ind w:left="0" w:firstLine="0"/>
              <w:jc w:val="center"/>
              <w:cnfStyle w:val="000000000000" w:firstRow="0" w:lastRow="0" w:firstColumn="0" w:lastColumn="0" w:oddVBand="0" w:evenVBand="0" w:oddHBand="0" w:evenHBand="0" w:firstRowFirstColumn="0" w:firstRowLastColumn="0" w:lastRowFirstColumn="0" w:lastRowLastColumn="0"/>
              <w:rPr>
                <w:rFonts w:ascii="Thimes" w:hAnsi="Thimes"/>
                <w:sz w:val="22"/>
              </w:rPr>
            </w:pPr>
            <w:r w:rsidRPr="004F4C02">
              <w:rPr>
                <w:rFonts w:ascii="Thimes" w:hAnsi="Thimes"/>
                <w:sz w:val="22"/>
              </w:rPr>
              <w:t>5</w:t>
            </w:r>
          </w:p>
        </w:tc>
      </w:tr>
      <w:tr w:rsidR="007A238A" w:rsidRPr="004F4C02" w:rsidTr="007A23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4" w:type="dxa"/>
            <w:vMerge/>
          </w:tcPr>
          <w:p w:rsidR="007A238A" w:rsidRPr="004F4C02" w:rsidRDefault="007A238A" w:rsidP="007A238A">
            <w:pPr>
              <w:pStyle w:val="ListParagraph"/>
              <w:spacing w:after="0" w:line="276" w:lineRule="auto"/>
              <w:ind w:left="0" w:firstLine="0"/>
              <w:rPr>
                <w:rFonts w:ascii="Thimes" w:hAnsi="Thimes"/>
                <w:sz w:val="22"/>
              </w:rPr>
            </w:pPr>
          </w:p>
        </w:tc>
        <w:tc>
          <w:tcPr>
            <w:tcW w:w="2160" w:type="dxa"/>
          </w:tcPr>
          <w:p w:rsidR="007A238A" w:rsidRPr="004F4C02" w:rsidRDefault="007A238A" w:rsidP="007A238A">
            <w:pPr>
              <w:pStyle w:val="ListParagraph"/>
              <w:numPr>
                <w:ilvl w:val="0"/>
                <w:numId w:val="16"/>
              </w:numPr>
              <w:tabs>
                <w:tab w:val="left" w:pos="136"/>
                <w:tab w:val="left" w:pos="166"/>
                <w:tab w:val="left" w:pos="241"/>
              </w:tabs>
              <w:spacing w:after="0" w:line="276" w:lineRule="auto"/>
              <w:ind w:left="151" w:hanging="180"/>
              <w:cnfStyle w:val="000000100000" w:firstRow="0" w:lastRow="0" w:firstColumn="0" w:lastColumn="0" w:oddVBand="0" w:evenVBand="0" w:oddHBand="1" w:evenHBand="0" w:firstRowFirstColumn="0" w:firstRowLastColumn="0" w:lastRowFirstColumn="0" w:lastRowLastColumn="0"/>
              <w:rPr>
                <w:rFonts w:ascii="Thimes" w:hAnsi="Thimes"/>
                <w:sz w:val="22"/>
              </w:rPr>
            </w:pPr>
            <w:r w:rsidRPr="004F4C02">
              <w:rPr>
                <w:rFonts w:ascii="Thimes" w:hAnsi="Thimes"/>
                <w:sz w:val="22"/>
              </w:rPr>
              <w:t xml:space="preserve"> Kelengkapan Materi</w:t>
            </w:r>
          </w:p>
        </w:tc>
        <w:tc>
          <w:tcPr>
            <w:tcW w:w="720" w:type="dxa"/>
          </w:tcPr>
          <w:p w:rsidR="007A238A" w:rsidRPr="004F4C02" w:rsidRDefault="007A238A" w:rsidP="007A238A">
            <w:pPr>
              <w:pStyle w:val="ListParagraph"/>
              <w:spacing w:after="0" w:line="276" w:lineRule="auto"/>
              <w:ind w:left="0" w:firstLine="0"/>
              <w:jc w:val="center"/>
              <w:cnfStyle w:val="000000100000" w:firstRow="0" w:lastRow="0" w:firstColumn="0" w:lastColumn="0" w:oddVBand="0" w:evenVBand="0" w:oddHBand="1" w:evenHBand="0" w:firstRowFirstColumn="0" w:firstRowLastColumn="0" w:lastRowFirstColumn="0" w:lastRowLastColumn="0"/>
              <w:rPr>
                <w:rFonts w:ascii="Thimes" w:hAnsi="Thimes"/>
                <w:sz w:val="22"/>
              </w:rPr>
            </w:pPr>
            <w:r w:rsidRPr="004F4C02">
              <w:rPr>
                <w:rFonts w:ascii="Thimes" w:hAnsi="Thimes"/>
                <w:sz w:val="22"/>
              </w:rPr>
              <w:t>5</w:t>
            </w:r>
          </w:p>
        </w:tc>
      </w:tr>
      <w:tr w:rsidR="007A238A" w:rsidRPr="004F4C02" w:rsidTr="007A238A">
        <w:tc>
          <w:tcPr>
            <w:cnfStyle w:val="001000000000" w:firstRow="0" w:lastRow="0" w:firstColumn="1" w:lastColumn="0" w:oddVBand="0" w:evenVBand="0" w:oddHBand="0" w:evenHBand="0" w:firstRowFirstColumn="0" w:firstRowLastColumn="0" w:lastRowFirstColumn="0" w:lastRowLastColumn="0"/>
            <w:tcW w:w="1304" w:type="dxa"/>
            <w:vMerge/>
          </w:tcPr>
          <w:p w:rsidR="007A238A" w:rsidRPr="004F4C02" w:rsidRDefault="007A238A" w:rsidP="007A238A">
            <w:pPr>
              <w:pStyle w:val="ListParagraph"/>
              <w:spacing w:after="0" w:line="276" w:lineRule="auto"/>
              <w:ind w:left="0" w:firstLine="0"/>
              <w:rPr>
                <w:rFonts w:ascii="Thimes" w:hAnsi="Thimes"/>
                <w:sz w:val="22"/>
              </w:rPr>
            </w:pPr>
          </w:p>
        </w:tc>
        <w:tc>
          <w:tcPr>
            <w:tcW w:w="2160" w:type="dxa"/>
          </w:tcPr>
          <w:p w:rsidR="007A238A" w:rsidRPr="004F4C02" w:rsidRDefault="007A238A" w:rsidP="007A238A">
            <w:pPr>
              <w:pStyle w:val="ListParagraph"/>
              <w:numPr>
                <w:ilvl w:val="0"/>
                <w:numId w:val="16"/>
              </w:numPr>
              <w:tabs>
                <w:tab w:val="left" w:pos="136"/>
                <w:tab w:val="left" w:pos="166"/>
              </w:tabs>
              <w:spacing w:after="0" w:line="276" w:lineRule="auto"/>
              <w:ind w:left="151" w:hanging="180"/>
              <w:cnfStyle w:val="000000000000" w:firstRow="0" w:lastRow="0" w:firstColumn="0" w:lastColumn="0" w:oddVBand="0" w:evenVBand="0" w:oddHBand="0" w:evenHBand="0" w:firstRowFirstColumn="0" w:firstRowLastColumn="0" w:lastRowFirstColumn="0" w:lastRowLastColumn="0"/>
              <w:rPr>
                <w:rFonts w:ascii="Thimes" w:hAnsi="Thimes"/>
                <w:sz w:val="22"/>
              </w:rPr>
            </w:pPr>
            <w:r w:rsidRPr="004F4C02">
              <w:rPr>
                <w:rFonts w:ascii="Thimes" w:hAnsi="Thimes"/>
                <w:sz w:val="22"/>
              </w:rPr>
              <w:t xml:space="preserve"> Kejelasan Bahasa yang digunakan</w:t>
            </w:r>
          </w:p>
        </w:tc>
        <w:tc>
          <w:tcPr>
            <w:tcW w:w="720" w:type="dxa"/>
          </w:tcPr>
          <w:p w:rsidR="007A238A" w:rsidRPr="004F4C02" w:rsidRDefault="007A238A" w:rsidP="007A238A">
            <w:pPr>
              <w:pStyle w:val="ListParagraph"/>
              <w:spacing w:after="0" w:line="276" w:lineRule="auto"/>
              <w:ind w:left="0" w:firstLine="0"/>
              <w:jc w:val="center"/>
              <w:cnfStyle w:val="000000000000" w:firstRow="0" w:lastRow="0" w:firstColumn="0" w:lastColumn="0" w:oddVBand="0" w:evenVBand="0" w:oddHBand="0" w:evenHBand="0" w:firstRowFirstColumn="0" w:firstRowLastColumn="0" w:lastRowFirstColumn="0" w:lastRowLastColumn="0"/>
              <w:rPr>
                <w:rFonts w:ascii="Thimes" w:hAnsi="Thimes"/>
                <w:sz w:val="22"/>
              </w:rPr>
            </w:pPr>
            <w:r w:rsidRPr="004F4C02">
              <w:rPr>
                <w:rFonts w:ascii="Thimes" w:hAnsi="Thimes"/>
                <w:sz w:val="22"/>
              </w:rPr>
              <w:t>4</w:t>
            </w:r>
          </w:p>
        </w:tc>
      </w:tr>
      <w:tr w:rsidR="007A238A" w:rsidRPr="004F4C02" w:rsidTr="007A23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4" w:type="dxa"/>
            <w:vMerge/>
          </w:tcPr>
          <w:p w:rsidR="007A238A" w:rsidRPr="004F4C02" w:rsidRDefault="007A238A" w:rsidP="007A238A">
            <w:pPr>
              <w:pStyle w:val="ListParagraph"/>
              <w:spacing w:after="0" w:line="276" w:lineRule="auto"/>
              <w:ind w:left="0" w:firstLine="0"/>
              <w:rPr>
                <w:rFonts w:ascii="Thimes" w:hAnsi="Thimes"/>
                <w:sz w:val="22"/>
              </w:rPr>
            </w:pPr>
          </w:p>
        </w:tc>
        <w:tc>
          <w:tcPr>
            <w:tcW w:w="2160" w:type="dxa"/>
          </w:tcPr>
          <w:p w:rsidR="007A238A" w:rsidRPr="004F4C02" w:rsidRDefault="007A238A" w:rsidP="007A238A">
            <w:pPr>
              <w:pStyle w:val="ListParagraph"/>
              <w:numPr>
                <w:ilvl w:val="0"/>
                <w:numId w:val="16"/>
              </w:numPr>
              <w:tabs>
                <w:tab w:val="left" w:pos="151"/>
                <w:tab w:val="left" w:pos="166"/>
              </w:tabs>
              <w:spacing w:after="0" w:line="276" w:lineRule="auto"/>
              <w:ind w:left="151" w:hanging="151"/>
              <w:cnfStyle w:val="000000100000" w:firstRow="0" w:lastRow="0" w:firstColumn="0" w:lastColumn="0" w:oddVBand="0" w:evenVBand="0" w:oddHBand="1" w:evenHBand="0" w:firstRowFirstColumn="0" w:firstRowLastColumn="0" w:lastRowFirstColumn="0" w:lastRowLastColumn="0"/>
              <w:rPr>
                <w:rFonts w:ascii="Thimes" w:hAnsi="Thimes"/>
                <w:sz w:val="22"/>
              </w:rPr>
            </w:pPr>
            <w:r w:rsidRPr="004F4C02">
              <w:rPr>
                <w:rFonts w:ascii="Thimes" w:hAnsi="Thimes"/>
                <w:sz w:val="22"/>
              </w:rPr>
              <w:t xml:space="preserve"> Kejelasan isi cerita dengan materi pembelajaran</w:t>
            </w:r>
          </w:p>
        </w:tc>
        <w:tc>
          <w:tcPr>
            <w:tcW w:w="720" w:type="dxa"/>
          </w:tcPr>
          <w:p w:rsidR="007A238A" w:rsidRPr="004F4C02" w:rsidRDefault="007A238A" w:rsidP="007A238A">
            <w:pPr>
              <w:pStyle w:val="ListParagraph"/>
              <w:spacing w:after="0" w:line="276" w:lineRule="auto"/>
              <w:ind w:left="0" w:firstLine="0"/>
              <w:jc w:val="center"/>
              <w:cnfStyle w:val="000000100000" w:firstRow="0" w:lastRow="0" w:firstColumn="0" w:lastColumn="0" w:oddVBand="0" w:evenVBand="0" w:oddHBand="1" w:evenHBand="0" w:firstRowFirstColumn="0" w:firstRowLastColumn="0" w:lastRowFirstColumn="0" w:lastRowLastColumn="0"/>
              <w:rPr>
                <w:rFonts w:ascii="Thimes" w:hAnsi="Thimes"/>
                <w:sz w:val="22"/>
              </w:rPr>
            </w:pPr>
            <w:r w:rsidRPr="004F4C02">
              <w:rPr>
                <w:rFonts w:ascii="Thimes" w:hAnsi="Thimes"/>
                <w:sz w:val="22"/>
              </w:rPr>
              <w:t>4</w:t>
            </w:r>
          </w:p>
        </w:tc>
      </w:tr>
      <w:tr w:rsidR="007A238A" w:rsidRPr="004F4C02" w:rsidTr="007A238A">
        <w:tc>
          <w:tcPr>
            <w:cnfStyle w:val="001000000000" w:firstRow="0" w:lastRow="0" w:firstColumn="1" w:lastColumn="0" w:oddVBand="0" w:evenVBand="0" w:oddHBand="0" w:evenHBand="0" w:firstRowFirstColumn="0" w:firstRowLastColumn="0" w:lastRowFirstColumn="0" w:lastRowLastColumn="0"/>
            <w:tcW w:w="1304" w:type="dxa"/>
            <w:vMerge/>
          </w:tcPr>
          <w:p w:rsidR="007A238A" w:rsidRPr="004F4C02" w:rsidRDefault="007A238A" w:rsidP="007A238A">
            <w:pPr>
              <w:pStyle w:val="ListParagraph"/>
              <w:spacing w:after="0" w:line="276" w:lineRule="auto"/>
              <w:ind w:left="0" w:firstLine="0"/>
              <w:rPr>
                <w:rFonts w:ascii="Thimes" w:hAnsi="Thimes"/>
                <w:sz w:val="22"/>
              </w:rPr>
            </w:pPr>
          </w:p>
        </w:tc>
        <w:tc>
          <w:tcPr>
            <w:tcW w:w="2160" w:type="dxa"/>
          </w:tcPr>
          <w:p w:rsidR="007A238A" w:rsidRPr="004F4C02" w:rsidRDefault="007A238A" w:rsidP="007A238A">
            <w:pPr>
              <w:pStyle w:val="ListParagraph"/>
              <w:numPr>
                <w:ilvl w:val="0"/>
                <w:numId w:val="16"/>
              </w:numPr>
              <w:tabs>
                <w:tab w:val="left" w:pos="136"/>
                <w:tab w:val="left" w:pos="166"/>
                <w:tab w:val="left" w:pos="241"/>
              </w:tabs>
              <w:spacing w:after="0" w:line="276" w:lineRule="auto"/>
              <w:ind w:left="151" w:hanging="180"/>
              <w:cnfStyle w:val="000000000000" w:firstRow="0" w:lastRow="0" w:firstColumn="0" w:lastColumn="0" w:oddVBand="0" w:evenVBand="0" w:oddHBand="0" w:evenHBand="0" w:firstRowFirstColumn="0" w:firstRowLastColumn="0" w:lastRowFirstColumn="0" w:lastRowLastColumn="0"/>
              <w:rPr>
                <w:rFonts w:ascii="Thimes" w:hAnsi="Thimes"/>
                <w:sz w:val="22"/>
              </w:rPr>
            </w:pPr>
            <w:r w:rsidRPr="004F4C02">
              <w:rPr>
                <w:rFonts w:ascii="Thimes" w:hAnsi="Thimes"/>
                <w:sz w:val="22"/>
              </w:rPr>
              <w:t xml:space="preserve"> Kesesuaian ilustasi    cerita dengan materi pembelajaran</w:t>
            </w:r>
          </w:p>
        </w:tc>
        <w:tc>
          <w:tcPr>
            <w:tcW w:w="720" w:type="dxa"/>
          </w:tcPr>
          <w:p w:rsidR="007A238A" w:rsidRPr="004F4C02" w:rsidRDefault="007A238A" w:rsidP="007A238A">
            <w:pPr>
              <w:pStyle w:val="ListParagraph"/>
              <w:spacing w:after="0" w:line="276" w:lineRule="auto"/>
              <w:ind w:left="0" w:firstLine="0"/>
              <w:jc w:val="center"/>
              <w:cnfStyle w:val="000000000000" w:firstRow="0" w:lastRow="0" w:firstColumn="0" w:lastColumn="0" w:oddVBand="0" w:evenVBand="0" w:oddHBand="0" w:evenHBand="0" w:firstRowFirstColumn="0" w:firstRowLastColumn="0" w:lastRowFirstColumn="0" w:lastRowLastColumn="0"/>
              <w:rPr>
                <w:rFonts w:ascii="Thimes" w:hAnsi="Thimes"/>
                <w:sz w:val="22"/>
              </w:rPr>
            </w:pPr>
            <w:r w:rsidRPr="004F4C02">
              <w:rPr>
                <w:rFonts w:ascii="Thimes" w:hAnsi="Thimes"/>
                <w:sz w:val="22"/>
              </w:rPr>
              <w:t>4</w:t>
            </w:r>
          </w:p>
        </w:tc>
      </w:tr>
      <w:tr w:rsidR="007A238A" w:rsidRPr="004F4C02" w:rsidTr="007A23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4" w:type="dxa"/>
            <w:vMerge w:val="restart"/>
          </w:tcPr>
          <w:p w:rsidR="007A238A" w:rsidRPr="00693BA3" w:rsidRDefault="007A238A" w:rsidP="007A238A">
            <w:pPr>
              <w:pStyle w:val="ListParagraph"/>
              <w:spacing w:after="0" w:line="276" w:lineRule="auto"/>
              <w:ind w:left="0" w:firstLine="0"/>
              <w:rPr>
                <w:rFonts w:ascii="Thimes" w:hAnsi="Thimes"/>
                <w:i w:val="0"/>
                <w:sz w:val="22"/>
              </w:rPr>
            </w:pPr>
            <w:r w:rsidRPr="00693BA3">
              <w:rPr>
                <w:rFonts w:ascii="Thimes" w:hAnsi="Thimes"/>
                <w:i w:val="0"/>
                <w:sz w:val="22"/>
              </w:rPr>
              <w:t>Bahasa</w:t>
            </w:r>
          </w:p>
        </w:tc>
        <w:tc>
          <w:tcPr>
            <w:tcW w:w="2160" w:type="dxa"/>
          </w:tcPr>
          <w:p w:rsidR="007A238A" w:rsidRPr="004F4C02" w:rsidRDefault="007A238A" w:rsidP="007A238A">
            <w:pPr>
              <w:pStyle w:val="ListParagraph"/>
              <w:numPr>
                <w:ilvl w:val="0"/>
                <w:numId w:val="16"/>
              </w:numPr>
              <w:tabs>
                <w:tab w:val="left" w:pos="151"/>
                <w:tab w:val="left" w:pos="271"/>
              </w:tabs>
              <w:spacing w:after="0" w:line="276" w:lineRule="auto"/>
              <w:ind w:left="151" w:hanging="180"/>
              <w:cnfStyle w:val="000000100000" w:firstRow="0" w:lastRow="0" w:firstColumn="0" w:lastColumn="0" w:oddVBand="0" w:evenVBand="0" w:oddHBand="1" w:evenHBand="0" w:firstRowFirstColumn="0" w:firstRowLastColumn="0" w:lastRowFirstColumn="0" w:lastRowLastColumn="0"/>
              <w:rPr>
                <w:rFonts w:ascii="Thimes" w:hAnsi="Thimes"/>
                <w:sz w:val="22"/>
              </w:rPr>
            </w:pPr>
            <w:r w:rsidRPr="004F4C02">
              <w:rPr>
                <w:rFonts w:ascii="Thimes" w:hAnsi="Thimes"/>
                <w:sz w:val="22"/>
              </w:rPr>
              <w:t xml:space="preserve"> Keefektifan kalimat (sederhana dan jelas)</w:t>
            </w:r>
          </w:p>
        </w:tc>
        <w:tc>
          <w:tcPr>
            <w:tcW w:w="720" w:type="dxa"/>
          </w:tcPr>
          <w:p w:rsidR="007A238A" w:rsidRPr="004F4C02" w:rsidRDefault="007A238A" w:rsidP="007A238A">
            <w:pPr>
              <w:pStyle w:val="ListParagraph"/>
              <w:spacing w:after="0" w:line="276" w:lineRule="auto"/>
              <w:ind w:left="0" w:firstLine="0"/>
              <w:jc w:val="center"/>
              <w:cnfStyle w:val="000000100000" w:firstRow="0" w:lastRow="0" w:firstColumn="0" w:lastColumn="0" w:oddVBand="0" w:evenVBand="0" w:oddHBand="1" w:evenHBand="0" w:firstRowFirstColumn="0" w:firstRowLastColumn="0" w:lastRowFirstColumn="0" w:lastRowLastColumn="0"/>
              <w:rPr>
                <w:rFonts w:ascii="Thimes" w:hAnsi="Thimes"/>
                <w:sz w:val="22"/>
              </w:rPr>
            </w:pPr>
            <w:r w:rsidRPr="004F4C02">
              <w:rPr>
                <w:rFonts w:ascii="Thimes" w:hAnsi="Thimes"/>
                <w:sz w:val="22"/>
              </w:rPr>
              <w:t>4</w:t>
            </w:r>
          </w:p>
        </w:tc>
      </w:tr>
      <w:tr w:rsidR="007A238A" w:rsidRPr="004F4C02" w:rsidTr="007A238A">
        <w:tc>
          <w:tcPr>
            <w:cnfStyle w:val="001000000000" w:firstRow="0" w:lastRow="0" w:firstColumn="1" w:lastColumn="0" w:oddVBand="0" w:evenVBand="0" w:oddHBand="0" w:evenHBand="0" w:firstRowFirstColumn="0" w:firstRowLastColumn="0" w:lastRowFirstColumn="0" w:lastRowLastColumn="0"/>
            <w:tcW w:w="1304" w:type="dxa"/>
            <w:vMerge/>
          </w:tcPr>
          <w:p w:rsidR="007A238A" w:rsidRPr="004F4C02" w:rsidRDefault="007A238A" w:rsidP="007A238A">
            <w:pPr>
              <w:pStyle w:val="ListParagraph"/>
              <w:spacing w:after="0" w:line="276" w:lineRule="auto"/>
              <w:ind w:left="0" w:firstLine="0"/>
              <w:rPr>
                <w:rFonts w:ascii="Thimes" w:hAnsi="Thimes"/>
                <w:sz w:val="22"/>
              </w:rPr>
            </w:pPr>
          </w:p>
        </w:tc>
        <w:tc>
          <w:tcPr>
            <w:tcW w:w="2160" w:type="dxa"/>
          </w:tcPr>
          <w:p w:rsidR="007A238A" w:rsidRPr="004F4C02" w:rsidRDefault="007A238A" w:rsidP="007A238A">
            <w:pPr>
              <w:pStyle w:val="ListParagraph"/>
              <w:numPr>
                <w:ilvl w:val="0"/>
                <w:numId w:val="16"/>
              </w:numPr>
              <w:tabs>
                <w:tab w:val="left" w:pos="0"/>
                <w:tab w:val="left" w:pos="136"/>
                <w:tab w:val="left" w:pos="166"/>
                <w:tab w:val="left" w:pos="226"/>
              </w:tabs>
              <w:spacing w:after="0" w:line="276" w:lineRule="auto"/>
              <w:ind w:left="0" w:hanging="90"/>
              <w:cnfStyle w:val="000000000000" w:firstRow="0" w:lastRow="0" w:firstColumn="0" w:lastColumn="0" w:oddVBand="0" w:evenVBand="0" w:oddHBand="0" w:evenHBand="0" w:firstRowFirstColumn="0" w:firstRowLastColumn="0" w:lastRowFirstColumn="0" w:lastRowLastColumn="0"/>
              <w:rPr>
                <w:rFonts w:ascii="Thimes" w:hAnsi="Thimes"/>
                <w:sz w:val="22"/>
              </w:rPr>
            </w:pPr>
            <w:r w:rsidRPr="004F4C02">
              <w:rPr>
                <w:rFonts w:ascii="Thimes" w:hAnsi="Thimes"/>
                <w:sz w:val="22"/>
              </w:rPr>
              <w:t>Kebakuan istilah</w:t>
            </w:r>
          </w:p>
        </w:tc>
        <w:tc>
          <w:tcPr>
            <w:tcW w:w="720" w:type="dxa"/>
          </w:tcPr>
          <w:p w:rsidR="007A238A" w:rsidRPr="004F4C02" w:rsidRDefault="007A238A" w:rsidP="007A238A">
            <w:pPr>
              <w:pStyle w:val="ListParagraph"/>
              <w:spacing w:after="0" w:line="276" w:lineRule="auto"/>
              <w:ind w:left="0" w:firstLine="0"/>
              <w:jc w:val="center"/>
              <w:cnfStyle w:val="000000000000" w:firstRow="0" w:lastRow="0" w:firstColumn="0" w:lastColumn="0" w:oddVBand="0" w:evenVBand="0" w:oddHBand="0" w:evenHBand="0" w:firstRowFirstColumn="0" w:firstRowLastColumn="0" w:lastRowFirstColumn="0" w:lastRowLastColumn="0"/>
              <w:rPr>
                <w:rFonts w:ascii="Thimes" w:hAnsi="Thimes"/>
                <w:sz w:val="22"/>
              </w:rPr>
            </w:pPr>
            <w:r w:rsidRPr="004F4C02">
              <w:rPr>
                <w:rFonts w:ascii="Thimes" w:hAnsi="Thimes"/>
                <w:sz w:val="22"/>
              </w:rPr>
              <w:t>4</w:t>
            </w:r>
          </w:p>
        </w:tc>
      </w:tr>
      <w:tr w:rsidR="007A238A" w:rsidRPr="004F4C02" w:rsidTr="007A23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4" w:type="dxa"/>
            <w:vMerge/>
          </w:tcPr>
          <w:p w:rsidR="007A238A" w:rsidRPr="004F4C02" w:rsidRDefault="007A238A" w:rsidP="007A238A">
            <w:pPr>
              <w:pStyle w:val="ListParagraph"/>
              <w:spacing w:after="0" w:line="276" w:lineRule="auto"/>
              <w:ind w:left="0" w:firstLine="0"/>
              <w:rPr>
                <w:rFonts w:ascii="Thimes" w:hAnsi="Thimes"/>
                <w:sz w:val="22"/>
              </w:rPr>
            </w:pPr>
          </w:p>
        </w:tc>
        <w:tc>
          <w:tcPr>
            <w:tcW w:w="2160" w:type="dxa"/>
          </w:tcPr>
          <w:p w:rsidR="007A238A" w:rsidRPr="004F4C02" w:rsidRDefault="007A238A" w:rsidP="007A238A">
            <w:pPr>
              <w:pStyle w:val="ListParagraph"/>
              <w:numPr>
                <w:ilvl w:val="0"/>
                <w:numId w:val="16"/>
              </w:numPr>
              <w:tabs>
                <w:tab w:val="left" w:pos="136"/>
                <w:tab w:val="left" w:pos="166"/>
                <w:tab w:val="left" w:pos="241"/>
                <w:tab w:val="left" w:pos="331"/>
              </w:tabs>
              <w:spacing w:after="0" w:line="276" w:lineRule="auto"/>
              <w:ind w:left="151" w:hanging="270"/>
              <w:cnfStyle w:val="000000100000" w:firstRow="0" w:lastRow="0" w:firstColumn="0" w:lastColumn="0" w:oddVBand="0" w:evenVBand="0" w:oddHBand="1" w:evenHBand="0" w:firstRowFirstColumn="0" w:firstRowLastColumn="0" w:lastRowFirstColumn="0" w:lastRowLastColumn="0"/>
              <w:rPr>
                <w:rFonts w:ascii="Thimes" w:hAnsi="Thimes"/>
                <w:sz w:val="22"/>
              </w:rPr>
            </w:pPr>
            <w:r>
              <w:rPr>
                <w:rFonts w:ascii="Thimes" w:hAnsi="Thimes"/>
                <w:sz w:val="22"/>
              </w:rPr>
              <w:t xml:space="preserve"> </w:t>
            </w:r>
            <w:r w:rsidRPr="004F4C02">
              <w:rPr>
                <w:rFonts w:ascii="Thimes" w:hAnsi="Thimes"/>
                <w:sz w:val="22"/>
              </w:rPr>
              <w:t>Tanda baca yang  digunakan sesuai dan tepat</w:t>
            </w:r>
          </w:p>
        </w:tc>
        <w:tc>
          <w:tcPr>
            <w:tcW w:w="720" w:type="dxa"/>
          </w:tcPr>
          <w:p w:rsidR="007A238A" w:rsidRPr="004F4C02" w:rsidRDefault="007A238A" w:rsidP="007A238A">
            <w:pPr>
              <w:pStyle w:val="ListParagraph"/>
              <w:spacing w:after="0" w:line="276" w:lineRule="auto"/>
              <w:ind w:left="0" w:firstLine="0"/>
              <w:jc w:val="center"/>
              <w:cnfStyle w:val="000000100000" w:firstRow="0" w:lastRow="0" w:firstColumn="0" w:lastColumn="0" w:oddVBand="0" w:evenVBand="0" w:oddHBand="1" w:evenHBand="0" w:firstRowFirstColumn="0" w:firstRowLastColumn="0" w:lastRowFirstColumn="0" w:lastRowLastColumn="0"/>
              <w:rPr>
                <w:rFonts w:ascii="Thimes" w:hAnsi="Thimes"/>
                <w:sz w:val="22"/>
              </w:rPr>
            </w:pPr>
            <w:r w:rsidRPr="004F4C02">
              <w:rPr>
                <w:rFonts w:ascii="Thimes" w:hAnsi="Thimes"/>
                <w:sz w:val="22"/>
              </w:rPr>
              <w:t>4</w:t>
            </w:r>
          </w:p>
        </w:tc>
      </w:tr>
      <w:tr w:rsidR="007A238A" w:rsidRPr="004F4C02" w:rsidTr="007A238A">
        <w:tc>
          <w:tcPr>
            <w:cnfStyle w:val="001000000000" w:firstRow="0" w:lastRow="0" w:firstColumn="1" w:lastColumn="0" w:oddVBand="0" w:evenVBand="0" w:oddHBand="0" w:evenHBand="0" w:firstRowFirstColumn="0" w:firstRowLastColumn="0" w:lastRowFirstColumn="0" w:lastRowLastColumn="0"/>
            <w:tcW w:w="1304" w:type="dxa"/>
            <w:vMerge/>
          </w:tcPr>
          <w:p w:rsidR="007A238A" w:rsidRPr="004F4C02" w:rsidRDefault="007A238A" w:rsidP="007A238A">
            <w:pPr>
              <w:pStyle w:val="ListParagraph"/>
              <w:spacing w:after="0" w:line="276" w:lineRule="auto"/>
              <w:ind w:left="0" w:firstLine="0"/>
              <w:rPr>
                <w:rFonts w:ascii="Thimes" w:hAnsi="Thimes"/>
                <w:sz w:val="22"/>
              </w:rPr>
            </w:pPr>
          </w:p>
        </w:tc>
        <w:tc>
          <w:tcPr>
            <w:tcW w:w="2160" w:type="dxa"/>
          </w:tcPr>
          <w:p w:rsidR="007A238A" w:rsidRPr="004F4C02" w:rsidRDefault="007A238A" w:rsidP="007A238A">
            <w:pPr>
              <w:pStyle w:val="ListParagraph"/>
              <w:numPr>
                <w:ilvl w:val="0"/>
                <w:numId w:val="16"/>
              </w:numPr>
              <w:tabs>
                <w:tab w:val="left" w:pos="151"/>
                <w:tab w:val="left" w:pos="166"/>
                <w:tab w:val="left" w:pos="256"/>
              </w:tabs>
              <w:spacing w:after="0" w:line="276" w:lineRule="auto"/>
              <w:ind w:left="61" w:hanging="180"/>
              <w:cnfStyle w:val="000000000000" w:firstRow="0" w:lastRow="0" w:firstColumn="0" w:lastColumn="0" w:oddVBand="0" w:evenVBand="0" w:oddHBand="0" w:evenHBand="0" w:firstRowFirstColumn="0" w:firstRowLastColumn="0" w:lastRowFirstColumn="0" w:lastRowLastColumn="0"/>
              <w:rPr>
                <w:rFonts w:ascii="Thimes" w:hAnsi="Thimes"/>
                <w:sz w:val="22"/>
              </w:rPr>
            </w:pPr>
            <w:r w:rsidRPr="004F4C02">
              <w:rPr>
                <w:rFonts w:ascii="Thimes" w:hAnsi="Thimes"/>
                <w:sz w:val="22"/>
              </w:rPr>
              <w:t xml:space="preserve"> Kesesuaian dengan tingkat perkembangan emosional  siswa</w:t>
            </w:r>
          </w:p>
        </w:tc>
        <w:tc>
          <w:tcPr>
            <w:tcW w:w="720" w:type="dxa"/>
          </w:tcPr>
          <w:p w:rsidR="007A238A" w:rsidRPr="004F4C02" w:rsidRDefault="007A238A" w:rsidP="007A238A">
            <w:pPr>
              <w:pStyle w:val="ListParagraph"/>
              <w:spacing w:after="0" w:line="276" w:lineRule="auto"/>
              <w:ind w:left="0" w:firstLine="0"/>
              <w:jc w:val="center"/>
              <w:cnfStyle w:val="000000000000" w:firstRow="0" w:lastRow="0" w:firstColumn="0" w:lastColumn="0" w:oddVBand="0" w:evenVBand="0" w:oddHBand="0" w:evenHBand="0" w:firstRowFirstColumn="0" w:firstRowLastColumn="0" w:lastRowFirstColumn="0" w:lastRowLastColumn="0"/>
              <w:rPr>
                <w:rFonts w:ascii="Thimes" w:hAnsi="Thimes"/>
                <w:sz w:val="22"/>
              </w:rPr>
            </w:pPr>
            <w:r w:rsidRPr="004F4C02">
              <w:rPr>
                <w:rFonts w:ascii="Thimes" w:hAnsi="Thimes"/>
                <w:sz w:val="22"/>
              </w:rPr>
              <w:t>4</w:t>
            </w:r>
          </w:p>
        </w:tc>
      </w:tr>
      <w:tr w:rsidR="007A238A" w:rsidRPr="004F4C02" w:rsidTr="007A23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4" w:type="dxa"/>
          </w:tcPr>
          <w:p w:rsidR="007A238A" w:rsidRPr="004F4C02" w:rsidRDefault="007A238A" w:rsidP="007A238A">
            <w:pPr>
              <w:pStyle w:val="ListParagraph"/>
              <w:spacing w:after="0" w:line="276" w:lineRule="auto"/>
              <w:ind w:left="0" w:firstLine="0"/>
              <w:rPr>
                <w:rFonts w:ascii="Thimes" w:hAnsi="Thimes"/>
                <w:sz w:val="22"/>
              </w:rPr>
            </w:pPr>
          </w:p>
        </w:tc>
        <w:tc>
          <w:tcPr>
            <w:tcW w:w="2160" w:type="dxa"/>
          </w:tcPr>
          <w:p w:rsidR="007A238A" w:rsidRPr="004F4C02" w:rsidRDefault="007A238A" w:rsidP="007A238A">
            <w:pPr>
              <w:pStyle w:val="ListParagraph"/>
              <w:tabs>
                <w:tab w:val="left" w:pos="151"/>
                <w:tab w:val="left" w:pos="166"/>
                <w:tab w:val="left" w:pos="256"/>
              </w:tabs>
              <w:spacing w:after="0" w:line="276" w:lineRule="auto"/>
              <w:ind w:left="61" w:firstLine="0"/>
              <w:cnfStyle w:val="000000100000" w:firstRow="0" w:lastRow="0" w:firstColumn="0" w:lastColumn="0" w:oddVBand="0" w:evenVBand="0" w:oddHBand="1" w:evenHBand="0" w:firstRowFirstColumn="0" w:firstRowLastColumn="0" w:lastRowFirstColumn="0" w:lastRowLastColumn="0"/>
              <w:rPr>
                <w:rFonts w:ascii="Thimes" w:hAnsi="Thimes"/>
                <w:b/>
                <w:sz w:val="22"/>
              </w:rPr>
            </w:pPr>
            <w:r>
              <w:rPr>
                <w:rFonts w:ascii="Thimes" w:hAnsi="Thimes"/>
                <w:b/>
                <w:sz w:val="22"/>
              </w:rPr>
              <w:t>Jumlah</w:t>
            </w:r>
          </w:p>
        </w:tc>
        <w:tc>
          <w:tcPr>
            <w:tcW w:w="720" w:type="dxa"/>
          </w:tcPr>
          <w:p w:rsidR="007A238A" w:rsidRPr="004F4C02" w:rsidRDefault="007A238A" w:rsidP="007A238A">
            <w:pPr>
              <w:pStyle w:val="ListParagraph"/>
              <w:spacing w:after="0" w:line="276" w:lineRule="auto"/>
              <w:ind w:left="0" w:firstLine="0"/>
              <w:jc w:val="center"/>
              <w:cnfStyle w:val="000000100000" w:firstRow="0" w:lastRow="0" w:firstColumn="0" w:lastColumn="0" w:oddVBand="0" w:evenVBand="0" w:oddHBand="1" w:evenHBand="0" w:firstRowFirstColumn="0" w:firstRowLastColumn="0" w:lastRowFirstColumn="0" w:lastRowLastColumn="0"/>
              <w:rPr>
                <w:rFonts w:ascii="Thimes" w:hAnsi="Thimes"/>
                <w:b/>
                <w:sz w:val="22"/>
              </w:rPr>
            </w:pPr>
            <w:r>
              <w:rPr>
                <w:rFonts w:ascii="Thimes" w:hAnsi="Thimes"/>
                <w:b/>
                <w:sz w:val="22"/>
              </w:rPr>
              <w:t>49</w:t>
            </w:r>
          </w:p>
        </w:tc>
      </w:tr>
      <w:tr w:rsidR="007A238A" w:rsidRPr="004F4C02" w:rsidTr="007A238A">
        <w:tc>
          <w:tcPr>
            <w:cnfStyle w:val="001000000000" w:firstRow="0" w:lastRow="0" w:firstColumn="1" w:lastColumn="0" w:oddVBand="0" w:evenVBand="0" w:oddHBand="0" w:evenHBand="0" w:firstRowFirstColumn="0" w:firstRowLastColumn="0" w:lastRowFirstColumn="0" w:lastRowLastColumn="0"/>
            <w:tcW w:w="1304" w:type="dxa"/>
          </w:tcPr>
          <w:p w:rsidR="007A238A" w:rsidRPr="004F4C02" w:rsidRDefault="007A238A" w:rsidP="007A238A">
            <w:pPr>
              <w:pStyle w:val="ListParagraph"/>
              <w:spacing w:after="0" w:line="276" w:lineRule="auto"/>
              <w:ind w:left="0" w:firstLine="0"/>
              <w:rPr>
                <w:rFonts w:ascii="Thimes" w:hAnsi="Thimes"/>
                <w:sz w:val="22"/>
              </w:rPr>
            </w:pPr>
          </w:p>
        </w:tc>
        <w:tc>
          <w:tcPr>
            <w:tcW w:w="2160" w:type="dxa"/>
          </w:tcPr>
          <w:p w:rsidR="007A238A" w:rsidRDefault="007A238A" w:rsidP="007A238A">
            <w:pPr>
              <w:pStyle w:val="ListParagraph"/>
              <w:tabs>
                <w:tab w:val="left" w:pos="151"/>
                <w:tab w:val="left" w:pos="166"/>
                <w:tab w:val="left" w:pos="256"/>
              </w:tabs>
              <w:spacing w:after="0" w:line="276" w:lineRule="auto"/>
              <w:ind w:left="61" w:firstLine="0"/>
              <w:cnfStyle w:val="000000000000" w:firstRow="0" w:lastRow="0" w:firstColumn="0" w:lastColumn="0" w:oddVBand="0" w:evenVBand="0" w:oddHBand="0" w:evenHBand="0" w:firstRowFirstColumn="0" w:firstRowLastColumn="0" w:lastRowFirstColumn="0" w:lastRowLastColumn="0"/>
              <w:rPr>
                <w:rFonts w:ascii="Thimes" w:hAnsi="Thimes"/>
                <w:b/>
                <w:sz w:val="22"/>
              </w:rPr>
            </w:pPr>
            <w:r>
              <w:rPr>
                <w:rFonts w:ascii="Thimes" w:hAnsi="Thimes"/>
                <w:b/>
                <w:sz w:val="22"/>
              </w:rPr>
              <w:t>Presentase</w:t>
            </w:r>
          </w:p>
        </w:tc>
        <w:tc>
          <w:tcPr>
            <w:tcW w:w="720" w:type="dxa"/>
          </w:tcPr>
          <w:p w:rsidR="007A238A" w:rsidRDefault="007A238A" w:rsidP="007A238A">
            <w:pPr>
              <w:pStyle w:val="ListParagraph"/>
              <w:spacing w:after="0" w:line="276" w:lineRule="auto"/>
              <w:ind w:left="0" w:firstLine="0"/>
              <w:jc w:val="center"/>
              <w:cnfStyle w:val="000000000000" w:firstRow="0" w:lastRow="0" w:firstColumn="0" w:lastColumn="0" w:oddVBand="0" w:evenVBand="0" w:oddHBand="0" w:evenHBand="0" w:firstRowFirstColumn="0" w:firstRowLastColumn="0" w:lastRowFirstColumn="0" w:lastRowLastColumn="0"/>
              <w:rPr>
                <w:rFonts w:ascii="Thimes" w:hAnsi="Thimes"/>
                <w:b/>
                <w:sz w:val="22"/>
              </w:rPr>
            </w:pPr>
            <w:r>
              <w:rPr>
                <w:rFonts w:ascii="Thimes" w:hAnsi="Thimes"/>
                <w:b/>
                <w:sz w:val="22"/>
              </w:rPr>
              <w:t>82%</w:t>
            </w:r>
          </w:p>
        </w:tc>
      </w:tr>
    </w:tbl>
    <w:p w:rsidR="00262C6A" w:rsidRPr="002136ED" w:rsidRDefault="007A238A" w:rsidP="00806B5F">
      <w:pPr>
        <w:spacing w:after="0"/>
        <w:ind w:left="360" w:firstLine="270"/>
        <w:jc w:val="both"/>
        <w:rPr>
          <w:rFonts w:ascii="Thimes" w:hAnsi="Thimes"/>
          <w:i/>
        </w:rPr>
      </w:pPr>
      <w:r w:rsidRPr="002136ED">
        <w:rPr>
          <w:rFonts w:ascii="Thimes" w:hAnsi="Thimes"/>
        </w:rPr>
        <w:t xml:space="preserve"> </w:t>
      </w:r>
      <w:r w:rsidR="00262C6A" w:rsidRPr="002136ED">
        <w:rPr>
          <w:rFonts w:ascii="Thimes" w:hAnsi="Thimes"/>
        </w:rPr>
        <w:t xml:space="preserve">aplikasi </w:t>
      </w:r>
      <w:r w:rsidR="00262C6A" w:rsidRPr="002136ED">
        <w:rPr>
          <w:rFonts w:ascii="Thimes" w:hAnsi="Thimes"/>
          <w:i/>
        </w:rPr>
        <w:t>adobe ilustrator</w:t>
      </w:r>
      <w:r w:rsidR="00262C6A" w:rsidRPr="002136ED">
        <w:rPr>
          <w:rFonts w:ascii="Thimes" w:hAnsi="Thimes"/>
        </w:rPr>
        <w:t>. Berikut ini</w:t>
      </w:r>
      <w:r w:rsidR="00262C6A" w:rsidRPr="002136ED">
        <w:rPr>
          <w:rFonts w:ascii="Thimes" w:hAnsi="Thimes"/>
          <w:lang w:val="en-US"/>
        </w:rPr>
        <w:t xml:space="preserve"> salah satu gambar </w:t>
      </w:r>
      <w:r w:rsidR="00262C6A" w:rsidRPr="002136ED">
        <w:rPr>
          <w:rFonts w:ascii="Thimes" w:hAnsi="Thimes"/>
        </w:rPr>
        <w:t>hasil desian dari</w:t>
      </w:r>
      <w:r w:rsidR="00262C6A" w:rsidRPr="002136ED">
        <w:rPr>
          <w:rFonts w:ascii="Thimes" w:hAnsi="Thimes"/>
          <w:lang w:val="en-US"/>
        </w:rPr>
        <w:t xml:space="preserve"> </w:t>
      </w:r>
      <w:r w:rsidR="00262C6A" w:rsidRPr="002136ED">
        <w:rPr>
          <w:rFonts w:ascii="Thimes" w:hAnsi="Thimes"/>
        </w:rPr>
        <w:t xml:space="preserve">media </w:t>
      </w:r>
      <w:r w:rsidR="00262C6A" w:rsidRPr="002136ED">
        <w:rPr>
          <w:rFonts w:ascii="Thimes" w:hAnsi="Thimes"/>
          <w:i/>
        </w:rPr>
        <w:t>E-Bookstory.</w:t>
      </w:r>
    </w:p>
    <w:p w:rsidR="00262C6A" w:rsidRPr="005E26AF" w:rsidRDefault="00262C6A" w:rsidP="00197307">
      <w:pPr>
        <w:spacing w:after="0" w:line="360" w:lineRule="auto"/>
        <w:ind w:left="360"/>
        <w:jc w:val="both"/>
        <w:rPr>
          <w:rFonts w:ascii="Thimes" w:hAnsi="Thimes"/>
        </w:rPr>
      </w:pPr>
      <w:r w:rsidRPr="005E26AF">
        <w:rPr>
          <w:noProof/>
          <w:lang w:val="en-US"/>
        </w:rPr>
        <w:drawing>
          <wp:inline distT="0" distB="0" distL="0" distR="0" wp14:anchorId="3D1A23C5" wp14:editId="2EDB1A74">
            <wp:extent cx="2790825" cy="1828678"/>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7533" t="9295" r="7925" b="4853"/>
                    <a:stretch/>
                  </pic:blipFill>
                  <pic:spPr bwMode="auto">
                    <a:xfrm>
                      <a:off x="0" y="0"/>
                      <a:ext cx="2795786" cy="1831929"/>
                    </a:xfrm>
                    <a:prstGeom prst="rect">
                      <a:avLst/>
                    </a:prstGeom>
                    <a:ln>
                      <a:noFill/>
                    </a:ln>
                    <a:extLst>
                      <a:ext uri="{53640926-AAD7-44D8-BBD7-CCE9431645EC}">
                        <a14:shadowObscured xmlns:a14="http://schemas.microsoft.com/office/drawing/2010/main"/>
                      </a:ext>
                    </a:extLst>
                  </pic:spPr>
                </pic:pic>
              </a:graphicData>
            </a:graphic>
          </wp:inline>
        </w:drawing>
      </w:r>
    </w:p>
    <w:p w:rsidR="00262C6A" w:rsidRPr="005E26AF" w:rsidRDefault="00197307" w:rsidP="00806B5F">
      <w:pPr>
        <w:pStyle w:val="ListParagraph"/>
        <w:spacing w:after="0" w:line="276" w:lineRule="auto"/>
        <w:ind w:left="360" w:firstLine="0"/>
        <w:jc w:val="center"/>
        <w:rPr>
          <w:sz w:val="22"/>
        </w:rPr>
      </w:pPr>
      <w:r w:rsidRPr="005E26AF">
        <w:rPr>
          <w:sz w:val="22"/>
        </w:rPr>
        <w:t>Gambar 2</w:t>
      </w:r>
    </w:p>
    <w:p w:rsidR="00197307" w:rsidRPr="005E26AF" w:rsidRDefault="00197307" w:rsidP="00806B5F">
      <w:pPr>
        <w:pStyle w:val="ListParagraph"/>
        <w:spacing w:after="0" w:line="276" w:lineRule="auto"/>
        <w:ind w:left="360" w:firstLine="0"/>
        <w:jc w:val="center"/>
        <w:rPr>
          <w:sz w:val="22"/>
        </w:rPr>
      </w:pPr>
      <w:r w:rsidRPr="005E26AF">
        <w:rPr>
          <w:sz w:val="22"/>
        </w:rPr>
        <w:t>Hasil Desain Tampilan Menu Utama.</w:t>
      </w:r>
    </w:p>
    <w:p w:rsidR="00197307" w:rsidRPr="005E26AF" w:rsidRDefault="00197307" w:rsidP="00806B5F">
      <w:pPr>
        <w:pStyle w:val="ListParagraph"/>
        <w:spacing w:after="0" w:line="276" w:lineRule="auto"/>
        <w:ind w:left="360" w:firstLine="0"/>
        <w:jc w:val="center"/>
        <w:rPr>
          <w:sz w:val="22"/>
        </w:rPr>
      </w:pPr>
    </w:p>
    <w:p w:rsidR="00197307" w:rsidRPr="005E26AF" w:rsidRDefault="00197307" w:rsidP="00806B5F">
      <w:pPr>
        <w:pStyle w:val="ListParagraph"/>
        <w:spacing w:after="0" w:line="276" w:lineRule="auto"/>
        <w:ind w:left="360" w:firstLine="360"/>
        <w:rPr>
          <w:sz w:val="22"/>
        </w:rPr>
      </w:pPr>
      <w:r w:rsidRPr="005E26AF">
        <w:rPr>
          <w:rFonts w:ascii="Thimes" w:hAnsi="Thimes"/>
          <w:sz w:val="22"/>
        </w:rPr>
        <w:t xml:space="preserve">Rancangan tampilan pada menu utama merupakan beberapa pilihan </w:t>
      </w:r>
      <w:proofErr w:type="gramStart"/>
      <w:r w:rsidRPr="005E26AF">
        <w:rPr>
          <w:rFonts w:ascii="Thimes" w:hAnsi="Thimes"/>
          <w:sz w:val="22"/>
        </w:rPr>
        <w:t>menu  yang</w:t>
      </w:r>
      <w:proofErr w:type="gramEnd"/>
      <w:r w:rsidRPr="005E26AF">
        <w:rPr>
          <w:rFonts w:ascii="Thimes" w:hAnsi="Thimes"/>
          <w:sz w:val="22"/>
        </w:rPr>
        <w:t xml:space="preserve"> terdiri atas, Identitas Pembuat, Petunjuk, KI/KD, Isi Materi, Evaluasi, Komentar, Glosarium, Daftar Pustaka, dan Tombol Keluar. Pada setiap menu pilihan ini </w:t>
      </w:r>
      <w:proofErr w:type="gramStart"/>
      <w:r w:rsidRPr="005E26AF">
        <w:rPr>
          <w:rFonts w:ascii="Thimes" w:hAnsi="Thimes"/>
          <w:sz w:val="22"/>
        </w:rPr>
        <w:t>terdapat  tombol</w:t>
      </w:r>
      <w:proofErr w:type="gramEnd"/>
      <w:r w:rsidRPr="005E26AF">
        <w:rPr>
          <w:rFonts w:ascii="Thimes" w:hAnsi="Thimes"/>
          <w:sz w:val="22"/>
        </w:rPr>
        <w:t xml:space="preserve"> masing-masing yang berfungsi untuk menampilkan isi da</w:t>
      </w:r>
      <w:r w:rsidR="00D17B90">
        <w:rPr>
          <w:rFonts w:ascii="Thimes" w:hAnsi="Thimes"/>
          <w:sz w:val="22"/>
        </w:rPr>
        <w:t xml:space="preserve">ri setiap menu pilihan yang ada. Produk hasil akhir pengembangan media ini berupa website yang dapat dibuka dengan link </w:t>
      </w:r>
      <w:hyperlink r:id="rId19" w:history="1">
        <w:r w:rsidR="00D17B90" w:rsidRPr="00D17B90">
          <w:rPr>
            <w:rFonts w:ascii="Thimes" w:eastAsiaTheme="minorHAnsi" w:hAnsi="Thimes" w:cs="Segoe Print"/>
            <w:color w:val="0000FF"/>
            <w:sz w:val="22"/>
            <w:u w:val="single"/>
          </w:rPr>
          <w:t>http://ebookstoryekosistem.com/</w:t>
        </w:r>
      </w:hyperlink>
      <w:r w:rsidR="00D17B90">
        <w:rPr>
          <w:rFonts w:ascii="Thimes" w:hAnsi="Thimes"/>
          <w:sz w:val="22"/>
        </w:rPr>
        <w:t>.</w:t>
      </w:r>
    </w:p>
    <w:p w:rsidR="0054179B" w:rsidRPr="005E26AF" w:rsidRDefault="0054179B" w:rsidP="00806B5F">
      <w:pPr>
        <w:pStyle w:val="ListParagraph"/>
        <w:numPr>
          <w:ilvl w:val="0"/>
          <w:numId w:val="11"/>
        </w:numPr>
        <w:spacing w:after="0" w:line="276" w:lineRule="auto"/>
        <w:ind w:left="360"/>
        <w:rPr>
          <w:b/>
          <w:sz w:val="22"/>
        </w:rPr>
      </w:pPr>
      <w:r w:rsidRPr="005E26AF">
        <w:rPr>
          <w:b/>
          <w:sz w:val="22"/>
        </w:rPr>
        <w:t xml:space="preserve">Validasi Produk </w:t>
      </w:r>
      <w:r w:rsidRPr="005E26AF">
        <w:rPr>
          <w:b/>
          <w:i/>
          <w:sz w:val="22"/>
        </w:rPr>
        <w:t>E-Bookstory</w:t>
      </w:r>
    </w:p>
    <w:p w:rsidR="0054179B" w:rsidRPr="005E26AF" w:rsidRDefault="0054179B" w:rsidP="00806B5F">
      <w:pPr>
        <w:pStyle w:val="ListParagraph"/>
        <w:numPr>
          <w:ilvl w:val="1"/>
          <w:numId w:val="8"/>
        </w:numPr>
        <w:spacing w:after="0" w:line="276" w:lineRule="auto"/>
        <w:ind w:left="630" w:hanging="270"/>
        <w:rPr>
          <w:b/>
          <w:sz w:val="22"/>
        </w:rPr>
      </w:pPr>
      <w:r w:rsidRPr="005E26AF">
        <w:rPr>
          <w:b/>
          <w:sz w:val="22"/>
        </w:rPr>
        <w:t>Hasil Validasi Pakar Materi</w:t>
      </w:r>
    </w:p>
    <w:p w:rsidR="00197307" w:rsidRDefault="00197307" w:rsidP="00806B5F">
      <w:pPr>
        <w:pStyle w:val="ListParagraph"/>
        <w:spacing w:line="276" w:lineRule="auto"/>
        <w:ind w:left="630" w:firstLine="720"/>
        <w:rPr>
          <w:rFonts w:ascii="Thimes" w:hAnsi="Thimes"/>
          <w:sz w:val="22"/>
        </w:rPr>
      </w:pPr>
      <w:r w:rsidRPr="005E26AF">
        <w:rPr>
          <w:rFonts w:ascii="Thimes" w:hAnsi="Thimes"/>
          <w:sz w:val="22"/>
        </w:rPr>
        <w:t xml:space="preserve">Validasi pakar materi dilakukan oleh dua dosen dari Pendidikan Guru Sekolah </w:t>
      </w:r>
      <w:proofErr w:type="gramStart"/>
      <w:r w:rsidRPr="005E26AF">
        <w:rPr>
          <w:rFonts w:ascii="Thimes" w:hAnsi="Thimes"/>
          <w:sz w:val="22"/>
        </w:rPr>
        <w:t>Dasar,  Fakultas</w:t>
      </w:r>
      <w:proofErr w:type="gramEnd"/>
      <w:r w:rsidRPr="005E26AF">
        <w:rPr>
          <w:rFonts w:ascii="Thimes" w:hAnsi="Thimes"/>
          <w:sz w:val="22"/>
        </w:rPr>
        <w:t xml:space="preserve"> Keguruan dan Ilmu Pendidikan, Universitas Kristen Satya Wacana. Tujuan validasi oleh pakar materi adalah untuk menilai kesesuaian materi yang disajikan dan bahasa dalam media </w:t>
      </w:r>
      <w:r w:rsidRPr="005E26AF">
        <w:rPr>
          <w:rFonts w:ascii="Thimes" w:hAnsi="Thimes"/>
          <w:i/>
          <w:sz w:val="22"/>
          <w:lang w:val="id-ID"/>
        </w:rPr>
        <w:t>E-Bookstory</w:t>
      </w:r>
      <w:r w:rsidRPr="005E26AF">
        <w:rPr>
          <w:rFonts w:ascii="Thimes" w:hAnsi="Thimes"/>
          <w:i/>
          <w:sz w:val="22"/>
        </w:rPr>
        <w:t xml:space="preserve">. </w:t>
      </w:r>
      <w:r w:rsidRPr="005E26AF">
        <w:rPr>
          <w:rFonts w:ascii="Thimes" w:hAnsi="Thimes"/>
          <w:sz w:val="22"/>
        </w:rPr>
        <w:t xml:space="preserve">Selain itu, peneliti juga mengharapkan adanya kritik dan saran perbaikan dari pakar materi agar media </w:t>
      </w:r>
      <w:r w:rsidRPr="005E26AF">
        <w:rPr>
          <w:rFonts w:ascii="Thimes" w:hAnsi="Thimes"/>
          <w:i/>
          <w:sz w:val="22"/>
          <w:lang w:val="id-ID"/>
        </w:rPr>
        <w:t>E-Bookstory</w:t>
      </w:r>
      <w:r w:rsidRPr="005E26AF">
        <w:rPr>
          <w:rFonts w:ascii="Thimes" w:hAnsi="Thimes"/>
          <w:i/>
          <w:sz w:val="22"/>
        </w:rPr>
        <w:t xml:space="preserve"> </w:t>
      </w:r>
      <w:r w:rsidRPr="005E26AF">
        <w:rPr>
          <w:rFonts w:ascii="Thimes" w:hAnsi="Thimes"/>
          <w:sz w:val="22"/>
        </w:rPr>
        <w:t>dapat dikembangkan sesuai dengan materi yang akan diajarkan. Setiap item pernyataan pada lembar validasi materi memiliki skor maksimal 5 dan skor minimum 1. Hasil validasi oleh pakar materi dapat di lihat pada tabel 2 berikut.</w:t>
      </w:r>
    </w:p>
    <w:p w:rsidR="007A238A" w:rsidRDefault="007A238A" w:rsidP="00806B5F">
      <w:pPr>
        <w:pStyle w:val="ListParagraph"/>
        <w:spacing w:line="276" w:lineRule="auto"/>
        <w:ind w:left="630" w:firstLine="720"/>
        <w:rPr>
          <w:rFonts w:ascii="Thimes" w:hAnsi="Thimes"/>
          <w:sz w:val="22"/>
        </w:rPr>
      </w:pPr>
    </w:p>
    <w:p w:rsidR="007A238A" w:rsidRDefault="007A238A" w:rsidP="00806B5F">
      <w:pPr>
        <w:pStyle w:val="ListParagraph"/>
        <w:spacing w:line="276" w:lineRule="auto"/>
        <w:ind w:left="630" w:firstLine="720"/>
        <w:rPr>
          <w:rFonts w:ascii="Thimes" w:hAnsi="Thimes"/>
          <w:sz w:val="22"/>
        </w:rPr>
      </w:pPr>
    </w:p>
    <w:p w:rsidR="007A238A" w:rsidRDefault="007A238A" w:rsidP="00806B5F">
      <w:pPr>
        <w:pStyle w:val="ListParagraph"/>
        <w:spacing w:line="276" w:lineRule="auto"/>
        <w:ind w:left="630" w:firstLine="720"/>
        <w:rPr>
          <w:rFonts w:ascii="Thimes" w:hAnsi="Thimes"/>
          <w:sz w:val="22"/>
        </w:rPr>
      </w:pPr>
    </w:p>
    <w:p w:rsidR="007A238A" w:rsidRDefault="007A238A" w:rsidP="00806B5F">
      <w:pPr>
        <w:pStyle w:val="ListParagraph"/>
        <w:spacing w:line="276" w:lineRule="auto"/>
        <w:ind w:left="630" w:firstLine="720"/>
        <w:rPr>
          <w:rFonts w:ascii="Thimes" w:hAnsi="Thimes"/>
          <w:sz w:val="22"/>
        </w:rPr>
      </w:pPr>
    </w:p>
    <w:p w:rsidR="007A238A" w:rsidRDefault="007A238A" w:rsidP="00806B5F">
      <w:pPr>
        <w:pStyle w:val="ListParagraph"/>
        <w:spacing w:line="276" w:lineRule="auto"/>
        <w:ind w:left="630" w:firstLine="720"/>
        <w:rPr>
          <w:rFonts w:ascii="Thimes" w:hAnsi="Thimes"/>
          <w:sz w:val="22"/>
        </w:rPr>
      </w:pPr>
    </w:p>
    <w:p w:rsidR="007A238A" w:rsidRDefault="007A238A" w:rsidP="00806B5F">
      <w:pPr>
        <w:pStyle w:val="ListParagraph"/>
        <w:spacing w:line="276" w:lineRule="auto"/>
        <w:ind w:left="630" w:firstLine="720"/>
        <w:rPr>
          <w:rFonts w:ascii="Thimes" w:hAnsi="Thimes"/>
          <w:sz w:val="22"/>
        </w:rPr>
      </w:pPr>
    </w:p>
    <w:p w:rsidR="007A238A" w:rsidRDefault="007A238A" w:rsidP="00806B5F">
      <w:pPr>
        <w:pStyle w:val="ListParagraph"/>
        <w:spacing w:line="276" w:lineRule="auto"/>
        <w:ind w:left="630" w:firstLine="720"/>
        <w:rPr>
          <w:rFonts w:ascii="Thimes" w:hAnsi="Thimes"/>
          <w:sz w:val="22"/>
        </w:rPr>
      </w:pPr>
    </w:p>
    <w:p w:rsidR="007A238A" w:rsidRDefault="007A238A" w:rsidP="00806B5F">
      <w:pPr>
        <w:pStyle w:val="ListParagraph"/>
        <w:spacing w:line="276" w:lineRule="auto"/>
        <w:ind w:left="630" w:firstLine="720"/>
        <w:rPr>
          <w:rFonts w:ascii="Thimes" w:hAnsi="Thimes"/>
          <w:sz w:val="22"/>
        </w:rPr>
      </w:pPr>
    </w:p>
    <w:p w:rsidR="007A238A" w:rsidRDefault="007A238A" w:rsidP="007A238A">
      <w:pPr>
        <w:pStyle w:val="ListParagraph"/>
        <w:spacing w:after="0" w:line="276" w:lineRule="auto"/>
        <w:ind w:left="1440" w:firstLine="720"/>
        <w:rPr>
          <w:rFonts w:ascii="Thimes" w:hAnsi="Thimes"/>
          <w:sz w:val="22"/>
        </w:rPr>
      </w:pPr>
      <w:r w:rsidRPr="005E26AF">
        <w:rPr>
          <w:rFonts w:ascii="Thimes" w:hAnsi="Thimes"/>
          <w:sz w:val="22"/>
        </w:rPr>
        <w:t xml:space="preserve">Tabel 2. </w:t>
      </w:r>
    </w:p>
    <w:p w:rsidR="007A238A" w:rsidRPr="007A238A" w:rsidRDefault="007A238A" w:rsidP="007A238A">
      <w:pPr>
        <w:pStyle w:val="ListParagraph"/>
        <w:spacing w:after="0" w:line="276" w:lineRule="auto"/>
        <w:ind w:left="634" w:firstLine="720"/>
        <w:rPr>
          <w:rFonts w:ascii="Thimes" w:hAnsi="Thimes"/>
          <w:sz w:val="22"/>
        </w:rPr>
      </w:pPr>
      <w:r w:rsidRPr="005E26AF">
        <w:rPr>
          <w:rFonts w:ascii="Thimes" w:hAnsi="Thimes"/>
          <w:sz w:val="22"/>
        </w:rPr>
        <w:t>Hasil Validasi Pakar Materi</w:t>
      </w:r>
    </w:p>
    <w:p w:rsidR="007A238A" w:rsidRDefault="007A238A" w:rsidP="007A238A">
      <w:pPr>
        <w:spacing w:after="0"/>
        <w:ind w:left="446" w:firstLine="274"/>
        <w:jc w:val="both"/>
        <w:rPr>
          <w:rFonts w:ascii="Thimes" w:hAnsi="Thimes"/>
        </w:rPr>
      </w:pPr>
      <w:r>
        <w:rPr>
          <w:rFonts w:ascii="Thimes" w:hAnsi="Thimes"/>
        </w:rPr>
        <w:tab/>
      </w:r>
    </w:p>
    <w:p w:rsidR="007A238A" w:rsidRDefault="007A238A" w:rsidP="007A238A">
      <w:pPr>
        <w:spacing w:after="0"/>
        <w:ind w:left="446" w:firstLine="274"/>
        <w:jc w:val="both"/>
        <w:rPr>
          <w:rFonts w:ascii="Times New Roman" w:hAnsi="Times New Roman" w:cs="Times New Roman"/>
          <w:lang w:val="en-US"/>
        </w:rPr>
      </w:pPr>
      <w:r w:rsidRPr="005E26AF">
        <w:rPr>
          <w:rFonts w:ascii="Thimes" w:hAnsi="Thimes"/>
        </w:rPr>
        <w:t xml:space="preserve">Berdasarkan hasil evaluasi oleh pakar materi media </w:t>
      </w:r>
      <w:r w:rsidRPr="005E26AF">
        <w:rPr>
          <w:rFonts w:ascii="Thimes" w:hAnsi="Thimes"/>
          <w:i/>
        </w:rPr>
        <w:t xml:space="preserve">E-Bookstory </w:t>
      </w:r>
      <w:r w:rsidRPr="005E26AF">
        <w:rPr>
          <w:rFonts w:ascii="Thimes" w:hAnsi="Thimes"/>
        </w:rPr>
        <w:t>yang dikembangkan oleh peneliti mendapatkan skor 49 dengan presentase 82</w:t>
      </w:r>
      <w:r w:rsidRPr="005E26AF">
        <w:rPr>
          <w:rFonts w:ascii="Times New Roman" w:hAnsi="Times New Roman" w:cs="Times New Roman"/>
        </w:rPr>
        <w:t>%, sehingga dikategorikan sangat tinggi dan layak untuk digunakan</w:t>
      </w:r>
      <w:r w:rsidRPr="005E26AF">
        <w:rPr>
          <w:rFonts w:ascii="Times New Roman" w:hAnsi="Times New Roman" w:cs="Times New Roman"/>
          <w:lang w:val="en-US"/>
        </w:rPr>
        <w:t>.</w:t>
      </w:r>
    </w:p>
    <w:p w:rsidR="007A238A" w:rsidRPr="00806B5F" w:rsidRDefault="007A238A" w:rsidP="007A238A">
      <w:pPr>
        <w:pStyle w:val="ListParagraph"/>
        <w:numPr>
          <w:ilvl w:val="1"/>
          <w:numId w:val="8"/>
        </w:numPr>
        <w:spacing w:after="0" w:line="360" w:lineRule="auto"/>
        <w:ind w:left="450" w:hanging="270"/>
        <w:rPr>
          <w:b/>
          <w:sz w:val="22"/>
        </w:rPr>
      </w:pPr>
      <w:r w:rsidRPr="00806B5F">
        <w:rPr>
          <w:b/>
          <w:sz w:val="22"/>
        </w:rPr>
        <w:t>Hasil Validasi Pakar Media</w:t>
      </w:r>
    </w:p>
    <w:p w:rsidR="005E26AF" w:rsidRPr="00905296" w:rsidRDefault="007A238A" w:rsidP="00905296">
      <w:pPr>
        <w:pStyle w:val="ListParagraph"/>
        <w:spacing w:line="276" w:lineRule="auto"/>
        <w:ind w:left="450" w:firstLine="450"/>
        <w:rPr>
          <w:rFonts w:ascii="Thimes" w:hAnsi="Thimes"/>
          <w:sz w:val="22"/>
          <w:lang w:val="id-ID"/>
        </w:rPr>
      </w:pPr>
      <w:r w:rsidRPr="00806B5F">
        <w:rPr>
          <w:rFonts w:ascii="Thimes" w:hAnsi="Thimes"/>
          <w:sz w:val="22"/>
          <w:lang w:val="id-ID"/>
        </w:rPr>
        <w:t xml:space="preserve">Validasi pakar media dilakukan oleh </w:t>
      </w:r>
      <w:r w:rsidRPr="00806B5F">
        <w:rPr>
          <w:rFonts w:ascii="Thimes" w:hAnsi="Thimes"/>
          <w:sz w:val="22"/>
        </w:rPr>
        <w:t xml:space="preserve">dua dosen. Dosen 1 dari Fakultas Teknologi dan Informasi, Universitas Kristen Satya Wacana, dan dosen 2 </w:t>
      </w:r>
      <w:proofErr w:type="gramStart"/>
      <w:r w:rsidRPr="00806B5F">
        <w:rPr>
          <w:rFonts w:ascii="Thimes" w:hAnsi="Thimes"/>
          <w:sz w:val="22"/>
        </w:rPr>
        <w:t xml:space="preserve">dari </w:t>
      </w:r>
      <w:r w:rsidRPr="00806B5F">
        <w:rPr>
          <w:rFonts w:ascii="Thimes" w:hAnsi="Thimes"/>
          <w:sz w:val="22"/>
          <w:lang w:val="id-ID"/>
        </w:rPr>
        <w:t xml:space="preserve"> Pendidikan</w:t>
      </w:r>
      <w:proofErr w:type="gramEnd"/>
      <w:r w:rsidRPr="00806B5F">
        <w:rPr>
          <w:rFonts w:ascii="Thimes" w:hAnsi="Thimes"/>
          <w:sz w:val="22"/>
          <w:lang w:val="id-ID"/>
        </w:rPr>
        <w:t xml:space="preserve"> Guru Sekolah Dasar, Fakultas Keguruan dan Ilmu Pendidikan Universitas </w:t>
      </w:r>
      <w:r w:rsidRPr="00806B5F">
        <w:rPr>
          <w:rFonts w:ascii="Thimes" w:hAnsi="Thimes"/>
          <w:sz w:val="22"/>
        </w:rPr>
        <w:t xml:space="preserve">Kristen </w:t>
      </w:r>
      <w:r w:rsidRPr="00806B5F">
        <w:rPr>
          <w:rFonts w:ascii="Thimes" w:hAnsi="Thimes"/>
          <w:sz w:val="22"/>
          <w:lang w:val="id-ID"/>
        </w:rPr>
        <w:t xml:space="preserve">Satya Wacana. Tujuan validasi pakar media adalah untuk mengetahui kelayakan produk dari aspek tampilan, isi cerita nonfiksi, bahasa dan kepraktisan dalam penggunaan. Selain itu, peneliti juga mengharapkan kritik dan saran perbaikan dari pakar media agar media </w:t>
      </w:r>
      <w:r w:rsidRPr="00806B5F">
        <w:rPr>
          <w:rFonts w:ascii="Thimes" w:hAnsi="Thimes"/>
          <w:i/>
          <w:sz w:val="22"/>
          <w:lang w:val="id-ID"/>
        </w:rPr>
        <w:t xml:space="preserve">E-Bookstory </w:t>
      </w:r>
      <w:r w:rsidRPr="00806B5F">
        <w:rPr>
          <w:rFonts w:ascii="Thimes" w:hAnsi="Thimes"/>
          <w:sz w:val="22"/>
          <w:lang w:val="id-ID"/>
        </w:rPr>
        <w:t xml:space="preserve"> yang dikembangkan layak untuk digunakan.  Setiap iten pernyataan pada lembar validasi media memiliki skor  maksimal 5 dan skor minimum 1. Hasil validasi oleh pakar media </w:t>
      </w:r>
      <w:r w:rsidRPr="00806B5F">
        <w:rPr>
          <w:rFonts w:ascii="Thimes" w:hAnsi="Thimes"/>
          <w:sz w:val="22"/>
        </w:rPr>
        <w:t xml:space="preserve">1 dan 2 </w:t>
      </w:r>
      <w:r w:rsidRPr="00806B5F">
        <w:rPr>
          <w:rFonts w:ascii="Thimes" w:hAnsi="Thimes"/>
          <w:sz w:val="22"/>
          <w:lang w:val="id-ID"/>
        </w:rPr>
        <w:t xml:space="preserve">dapat dilihat pada tabel </w:t>
      </w:r>
      <w:r w:rsidRPr="00806B5F">
        <w:rPr>
          <w:rFonts w:ascii="Thimes" w:hAnsi="Thimes"/>
          <w:sz w:val="22"/>
        </w:rPr>
        <w:t xml:space="preserve">3 dan tabel 4 </w:t>
      </w:r>
      <w:r w:rsidR="00905296">
        <w:rPr>
          <w:rFonts w:ascii="Thimes" w:hAnsi="Thimes"/>
          <w:sz w:val="22"/>
          <w:lang w:val="id-ID"/>
        </w:rPr>
        <w:t>berikut ini.</w:t>
      </w:r>
    </w:p>
    <w:p w:rsidR="00843B8E" w:rsidRPr="00806B5F" w:rsidRDefault="00843B8E" w:rsidP="00806B5F">
      <w:pPr>
        <w:pStyle w:val="ListParagraph"/>
        <w:spacing w:line="276" w:lineRule="auto"/>
        <w:ind w:left="630" w:firstLine="450"/>
        <w:jc w:val="center"/>
        <w:rPr>
          <w:rFonts w:ascii="Thimes" w:hAnsi="Thimes"/>
          <w:sz w:val="22"/>
        </w:rPr>
      </w:pPr>
      <w:r w:rsidRPr="00806B5F">
        <w:rPr>
          <w:rFonts w:ascii="Thimes" w:hAnsi="Thimes"/>
          <w:sz w:val="22"/>
        </w:rPr>
        <w:t>Tabel 3</w:t>
      </w:r>
    </w:p>
    <w:p w:rsidR="00843B8E" w:rsidRPr="00806B5F" w:rsidRDefault="00843B8E" w:rsidP="00806B5F">
      <w:pPr>
        <w:pStyle w:val="ListParagraph"/>
        <w:spacing w:line="276" w:lineRule="auto"/>
        <w:ind w:left="630" w:firstLine="450"/>
        <w:jc w:val="center"/>
        <w:rPr>
          <w:rFonts w:ascii="Thimes" w:hAnsi="Thimes"/>
          <w:sz w:val="22"/>
        </w:rPr>
      </w:pPr>
      <w:r w:rsidRPr="00806B5F">
        <w:rPr>
          <w:rFonts w:ascii="Thimes" w:hAnsi="Thimes"/>
          <w:sz w:val="22"/>
        </w:rPr>
        <w:t>Hasil Validasi Pakar Media 1</w:t>
      </w:r>
    </w:p>
    <w:tbl>
      <w:tblPr>
        <w:tblStyle w:val="GridTable3-Accent5"/>
        <w:tblW w:w="3960" w:type="dxa"/>
        <w:tblInd w:w="6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50"/>
        <w:gridCol w:w="1890"/>
        <w:gridCol w:w="720"/>
      </w:tblGrid>
      <w:tr w:rsidR="00A334A2" w:rsidRPr="00806B5F" w:rsidTr="00843B8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350" w:type="dxa"/>
            <w:tcBorders>
              <w:top w:val="single" w:sz="4" w:space="0" w:color="auto"/>
              <w:left w:val="none" w:sz="0" w:space="0" w:color="auto"/>
              <w:bottom w:val="single" w:sz="4" w:space="0" w:color="auto"/>
              <w:right w:val="none" w:sz="0" w:space="0" w:color="auto"/>
            </w:tcBorders>
          </w:tcPr>
          <w:p w:rsidR="005E26AF" w:rsidRPr="00806B5F" w:rsidRDefault="00D32554" w:rsidP="00806B5F">
            <w:pPr>
              <w:jc w:val="center"/>
              <w:rPr>
                <w:rFonts w:ascii="Thimes" w:hAnsi="Thimes"/>
                <w:i w:val="0"/>
                <w:lang w:val="en-US"/>
              </w:rPr>
            </w:pPr>
            <w:r w:rsidRPr="00806B5F">
              <w:rPr>
                <w:rFonts w:ascii="Thimes" w:hAnsi="Thimes"/>
                <w:i w:val="0"/>
                <w:lang w:val="en-US"/>
              </w:rPr>
              <w:t>Aspek</w:t>
            </w:r>
          </w:p>
        </w:tc>
        <w:tc>
          <w:tcPr>
            <w:tcW w:w="1890" w:type="dxa"/>
            <w:tcBorders>
              <w:top w:val="single" w:sz="4" w:space="0" w:color="auto"/>
              <w:left w:val="none" w:sz="0" w:space="0" w:color="auto"/>
              <w:bottom w:val="single" w:sz="4" w:space="0" w:color="auto"/>
              <w:right w:val="none" w:sz="0" w:space="0" w:color="auto"/>
            </w:tcBorders>
          </w:tcPr>
          <w:p w:rsidR="005E26AF" w:rsidRPr="00806B5F" w:rsidRDefault="00D32554" w:rsidP="00806B5F">
            <w:pPr>
              <w:jc w:val="center"/>
              <w:cnfStyle w:val="100000000000" w:firstRow="1" w:lastRow="0" w:firstColumn="0" w:lastColumn="0" w:oddVBand="0" w:evenVBand="0" w:oddHBand="0" w:evenHBand="0" w:firstRowFirstColumn="0" w:firstRowLastColumn="0" w:lastRowFirstColumn="0" w:lastRowLastColumn="0"/>
              <w:rPr>
                <w:rFonts w:ascii="Thimes" w:hAnsi="Thimes"/>
                <w:lang w:val="en-US"/>
              </w:rPr>
            </w:pPr>
            <w:r w:rsidRPr="00806B5F">
              <w:rPr>
                <w:rFonts w:ascii="Thimes" w:hAnsi="Thimes"/>
                <w:lang w:val="en-US"/>
              </w:rPr>
              <w:t>Indikator</w:t>
            </w:r>
          </w:p>
        </w:tc>
        <w:tc>
          <w:tcPr>
            <w:tcW w:w="720" w:type="dxa"/>
            <w:tcBorders>
              <w:top w:val="single" w:sz="4" w:space="0" w:color="auto"/>
              <w:left w:val="none" w:sz="0" w:space="0" w:color="auto"/>
              <w:bottom w:val="single" w:sz="4" w:space="0" w:color="auto"/>
              <w:right w:val="none" w:sz="0" w:space="0" w:color="auto"/>
            </w:tcBorders>
          </w:tcPr>
          <w:p w:rsidR="005E26AF" w:rsidRPr="00806B5F" w:rsidRDefault="00D32554" w:rsidP="00806B5F">
            <w:pPr>
              <w:jc w:val="center"/>
              <w:cnfStyle w:val="100000000000" w:firstRow="1" w:lastRow="0" w:firstColumn="0" w:lastColumn="0" w:oddVBand="0" w:evenVBand="0" w:oddHBand="0" w:evenHBand="0" w:firstRowFirstColumn="0" w:firstRowLastColumn="0" w:lastRowFirstColumn="0" w:lastRowLastColumn="0"/>
              <w:rPr>
                <w:rFonts w:ascii="Thimes" w:hAnsi="Thimes"/>
                <w:lang w:val="en-US"/>
              </w:rPr>
            </w:pPr>
            <w:r w:rsidRPr="00806B5F">
              <w:rPr>
                <w:rFonts w:ascii="Thimes" w:hAnsi="Thimes"/>
                <w:lang w:val="en-US"/>
              </w:rPr>
              <w:t>Skor</w:t>
            </w:r>
          </w:p>
        </w:tc>
      </w:tr>
      <w:tr w:rsidR="00843B8E" w:rsidRPr="00806B5F" w:rsidTr="00843B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vMerge w:val="restart"/>
            <w:tcBorders>
              <w:top w:val="single" w:sz="4" w:space="0" w:color="auto"/>
            </w:tcBorders>
          </w:tcPr>
          <w:p w:rsidR="004E51DC" w:rsidRPr="00806B5F" w:rsidRDefault="004E51DC" w:rsidP="00806B5F">
            <w:pPr>
              <w:jc w:val="both"/>
              <w:rPr>
                <w:rFonts w:ascii="Thimes" w:hAnsi="Thimes"/>
                <w:i w:val="0"/>
                <w:lang w:val="en-US"/>
              </w:rPr>
            </w:pPr>
            <w:r w:rsidRPr="00806B5F">
              <w:rPr>
                <w:rFonts w:ascii="Thimes" w:hAnsi="Thimes"/>
                <w:i w:val="0"/>
                <w:lang w:val="en-US"/>
              </w:rPr>
              <w:t>Tampilan</w:t>
            </w:r>
          </w:p>
        </w:tc>
        <w:tc>
          <w:tcPr>
            <w:tcW w:w="1890" w:type="dxa"/>
            <w:tcBorders>
              <w:top w:val="single" w:sz="4" w:space="0" w:color="auto"/>
            </w:tcBorders>
          </w:tcPr>
          <w:p w:rsidR="004E51DC" w:rsidRPr="00806B5F" w:rsidRDefault="004E51DC" w:rsidP="00806B5F">
            <w:pPr>
              <w:pStyle w:val="ListParagraph"/>
              <w:numPr>
                <w:ilvl w:val="0"/>
                <w:numId w:val="13"/>
              </w:numPr>
              <w:tabs>
                <w:tab w:val="left" w:pos="91"/>
              </w:tabs>
              <w:spacing w:line="276" w:lineRule="auto"/>
              <w:ind w:left="91" w:hanging="180"/>
              <w:cnfStyle w:val="000000100000" w:firstRow="0" w:lastRow="0" w:firstColumn="0" w:lastColumn="0" w:oddVBand="0" w:evenVBand="0" w:oddHBand="1" w:evenHBand="0" w:firstRowFirstColumn="0" w:firstRowLastColumn="0" w:lastRowFirstColumn="0" w:lastRowLastColumn="0"/>
              <w:rPr>
                <w:rFonts w:ascii="Thimes" w:hAnsi="Thimes"/>
                <w:b/>
                <w:sz w:val="22"/>
              </w:rPr>
            </w:pPr>
            <w:r w:rsidRPr="00806B5F">
              <w:rPr>
                <w:rFonts w:ascii="Thimes" w:hAnsi="Thimes"/>
                <w:sz w:val="22"/>
              </w:rPr>
              <w:t xml:space="preserve"> Kesesuaian jenis huruf dan ukuran huruf yang digunakan untuk kelas 5 SD</w:t>
            </w:r>
          </w:p>
        </w:tc>
        <w:tc>
          <w:tcPr>
            <w:tcW w:w="720" w:type="dxa"/>
            <w:tcBorders>
              <w:top w:val="single" w:sz="4" w:space="0" w:color="auto"/>
            </w:tcBorders>
          </w:tcPr>
          <w:p w:rsidR="004E51DC" w:rsidRPr="00806B5F" w:rsidRDefault="00A334A2" w:rsidP="00806B5F">
            <w:pPr>
              <w:jc w:val="center"/>
              <w:cnfStyle w:val="000000100000" w:firstRow="0" w:lastRow="0" w:firstColumn="0" w:lastColumn="0" w:oddVBand="0" w:evenVBand="0" w:oddHBand="1" w:evenHBand="0" w:firstRowFirstColumn="0" w:firstRowLastColumn="0" w:lastRowFirstColumn="0" w:lastRowLastColumn="0"/>
              <w:rPr>
                <w:rFonts w:ascii="Thimes" w:hAnsi="Thimes"/>
                <w:lang w:val="en-US"/>
              </w:rPr>
            </w:pPr>
            <w:r w:rsidRPr="00806B5F">
              <w:rPr>
                <w:rFonts w:ascii="Thimes" w:hAnsi="Thimes"/>
                <w:lang w:val="en-US"/>
              </w:rPr>
              <w:t>3</w:t>
            </w:r>
          </w:p>
        </w:tc>
      </w:tr>
      <w:tr w:rsidR="004E51DC" w:rsidRPr="00806B5F" w:rsidTr="00843B8E">
        <w:tc>
          <w:tcPr>
            <w:cnfStyle w:val="001000000000" w:firstRow="0" w:lastRow="0" w:firstColumn="1" w:lastColumn="0" w:oddVBand="0" w:evenVBand="0" w:oddHBand="0" w:evenHBand="0" w:firstRowFirstColumn="0" w:firstRowLastColumn="0" w:lastRowFirstColumn="0" w:lastRowLastColumn="0"/>
            <w:tcW w:w="1350" w:type="dxa"/>
            <w:vMerge/>
            <w:tcBorders>
              <w:top w:val="none" w:sz="0" w:space="0" w:color="auto"/>
              <w:left w:val="none" w:sz="0" w:space="0" w:color="auto"/>
              <w:bottom w:val="none" w:sz="0" w:space="0" w:color="auto"/>
            </w:tcBorders>
          </w:tcPr>
          <w:p w:rsidR="004E51DC" w:rsidRPr="00806B5F" w:rsidRDefault="004E51DC" w:rsidP="00806B5F">
            <w:pPr>
              <w:jc w:val="center"/>
              <w:rPr>
                <w:rFonts w:ascii="Thimes" w:hAnsi="Thimes"/>
                <w:lang w:val="en-US"/>
              </w:rPr>
            </w:pPr>
          </w:p>
        </w:tc>
        <w:tc>
          <w:tcPr>
            <w:tcW w:w="1890" w:type="dxa"/>
          </w:tcPr>
          <w:p w:rsidR="004E51DC" w:rsidRPr="00806B5F" w:rsidRDefault="004E51DC" w:rsidP="00806B5F">
            <w:pPr>
              <w:pStyle w:val="ListParagraph"/>
              <w:numPr>
                <w:ilvl w:val="0"/>
                <w:numId w:val="13"/>
              </w:numPr>
              <w:tabs>
                <w:tab w:val="left" w:pos="91"/>
              </w:tabs>
              <w:spacing w:line="276" w:lineRule="auto"/>
              <w:ind w:left="91" w:hanging="180"/>
              <w:cnfStyle w:val="000000000000" w:firstRow="0" w:lastRow="0" w:firstColumn="0" w:lastColumn="0" w:oddVBand="0" w:evenVBand="0" w:oddHBand="0" w:evenHBand="0" w:firstRowFirstColumn="0" w:firstRowLastColumn="0" w:lastRowFirstColumn="0" w:lastRowLastColumn="0"/>
              <w:rPr>
                <w:rFonts w:ascii="Thimes" w:hAnsi="Thimes"/>
                <w:sz w:val="22"/>
              </w:rPr>
            </w:pPr>
            <w:r w:rsidRPr="00806B5F">
              <w:rPr>
                <w:rFonts w:ascii="Thimes" w:hAnsi="Thimes"/>
                <w:sz w:val="22"/>
              </w:rPr>
              <w:t xml:space="preserve"> Kesesuaian ilustrasi gambar dengan cerita</w:t>
            </w:r>
          </w:p>
        </w:tc>
        <w:tc>
          <w:tcPr>
            <w:tcW w:w="720" w:type="dxa"/>
          </w:tcPr>
          <w:p w:rsidR="004E51DC" w:rsidRPr="00806B5F" w:rsidRDefault="00A334A2" w:rsidP="00806B5F">
            <w:pPr>
              <w:jc w:val="center"/>
              <w:cnfStyle w:val="000000000000" w:firstRow="0" w:lastRow="0" w:firstColumn="0" w:lastColumn="0" w:oddVBand="0" w:evenVBand="0" w:oddHBand="0" w:evenHBand="0" w:firstRowFirstColumn="0" w:firstRowLastColumn="0" w:lastRowFirstColumn="0" w:lastRowLastColumn="0"/>
              <w:rPr>
                <w:rFonts w:ascii="Thimes" w:hAnsi="Thimes"/>
                <w:lang w:val="en-US"/>
              </w:rPr>
            </w:pPr>
            <w:r w:rsidRPr="00806B5F">
              <w:rPr>
                <w:rFonts w:ascii="Thimes" w:hAnsi="Thimes"/>
                <w:lang w:val="en-US"/>
              </w:rPr>
              <w:t>4</w:t>
            </w:r>
          </w:p>
        </w:tc>
      </w:tr>
      <w:tr w:rsidR="00843B8E" w:rsidRPr="00806B5F" w:rsidTr="00843B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vMerge/>
          </w:tcPr>
          <w:p w:rsidR="004E51DC" w:rsidRPr="00806B5F" w:rsidRDefault="004E51DC" w:rsidP="00806B5F">
            <w:pPr>
              <w:jc w:val="center"/>
              <w:rPr>
                <w:rFonts w:ascii="Thimes" w:hAnsi="Thimes"/>
                <w:lang w:val="en-US"/>
              </w:rPr>
            </w:pPr>
          </w:p>
        </w:tc>
        <w:tc>
          <w:tcPr>
            <w:tcW w:w="1890" w:type="dxa"/>
          </w:tcPr>
          <w:p w:rsidR="004E51DC" w:rsidRPr="00806B5F" w:rsidRDefault="004E51DC" w:rsidP="00806B5F">
            <w:pPr>
              <w:pStyle w:val="ListParagraph"/>
              <w:numPr>
                <w:ilvl w:val="0"/>
                <w:numId w:val="13"/>
              </w:numPr>
              <w:tabs>
                <w:tab w:val="left" w:pos="91"/>
              </w:tabs>
              <w:spacing w:line="276" w:lineRule="auto"/>
              <w:ind w:left="91" w:hanging="180"/>
              <w:cnfStyle w:val="000000100000" w:firstRow="0" w:lastRow="0" w:firstColumn="0" w:lastColumn="0" w:oddVBand="0" w:evenVBand="0" w:oddHBand="1" w:evenHBand="0" w:firstRowFirstColumn="0" w:firstRowLastColumn="0" w:lastRowFirstColumn="0" w:lastRowLastColumn="0"/>
              <w:rPr>
                <w:rFonts w:ascii="Thimes" w:hAnsi="Thimes"/>
                <w:sz w:val="22"/>
              </w:rPr>
            </w:pPr>
            <w:r w:rsidRPr="00806B5F">
              <w:rPr>
                <w:rFonts w:ascii="Thimes" w:hAnsi="Thimes"/>
                <w:sz w:val="22"/>
              </w:rPr>
              <w:t xml:space="preserve"> Kesesuaian dengan pemilihan latar belakang di setiap halaman</w:t>
            </w:r>
          </w:p>
        </w:tc>
        <w:tc>
          <w:tcPr>
            <w:tcW w:w="720" w:type="dxa"/>
          </w:tcPr>
          <w:p w:rsidR="004E51DC" w:rsidRPr="00806B5F" w:rsidRDefault="00A334A2" w:rsidP="00806B5F">
            <w:pPr>
              <w:jc w:val="center"/>
              <w:cnfStyle w:val="000000100000" w:firstRow="0" w:lastRow="0" w:firstColumn="0" w:lastColumn="0" w:oddVBand="0" w:evenVBand="0" w:oddHBand="1" w:evenHBand="0" w:firstRowFirstColumn="0" w:firstRowLastColumn="0" w:lastRowFirstColumn="0" w:lastRowLastColumn="0"/>
              <w:rPr>
                <w:rFonts w:ascii="Thimes" w:hAnsi="Thimes"/>
                <w:lang w:val="en-US"/>
              </w:rPr>
            </w:pPr>
            <w:r w:rsidRPr="00806B5F">
              <w:rPr>
                <w:rFonts w:ascii="Thimes" w:hAnsi="Thimes"/>
                <w:lang w:val="en-US"/>
              </w:rPr>
              <w:t>4</w:t>
            </w:r>
          </w:p>
        </w:tc>
      </w:tr>
      <w:tr w:rsidR="004E51DC" w:rsidRPr="00806B5F" w:rsidTr="00843B8E">
        <w:tc>
          <w:tcPr>
            <w:cnfStyle w:val="001000000000" w:firstRow="0" w:lastRow="0" w:firstColumn="1" w:lastColumn="0" w:oddVBand="0" w:evenVBand="0" w:oddHBand="0" w:evenHBand="0" w:firstRowFirstColumn="0" w:firstRowLastColumn="0" w:lastRowFirstColumn="0" w:lastRowLastColumn="0"/>
            <w:tcW w:w="1350" w:type="dxa"/>
            <w:vMerge/>
            <w:tcBorders>
              <w:top w:val="none" w:sz="0" w:space="0" w:color="auto"/>
              <w:left w:val="none" w:sz="0" w:space="0" w:color="auto"/>
              <w:bottom w:val="none" w:sz="0" w:space="0" w:color="auto"/>
            </w:tcBorders>
          </w:tcPr>
          <w:p w:rsidR="004E51DC" w:rsidRPr="00806B5F" w:rsidRDefault="004E51DC" w:rsidP="00806B5F">
            <w:pPr>
              <w:jc w:val="center"/>
              <w:rPr>
                <w:rFonts w:ascii="Thimes" w:hAnsi="Thimes"/>
                <w:lang w:val="en-US"/>
              </w:rPr>
            </w:pPr>
          </w:p>
        </w:tc>
        <w:tc>
          <w:tcPr>
            <w:tcW w:w="1890" w:type="dxa"/>
          </w:tcPr>
          <w:p w:rsidR="004E51DC" w:rsidRPr="00806B5F" w:rsidRDefault="004E51DC" w:rsidP="00806B5F">
            <w:pPr>
              <w:pStyle w:val="ListParagraph"/>
              <w:numPr>
                <w:ilvl w:val="0"/>
                <w:numId w:val="13"/>
              </w:numPr>
              <w:tabs>
                <w:tab w:val="left" w:pos="91"/>
              </w:tabs>
              <w:spacing w:line="276" w:lineRule="auto"/>
              <w:ind w:left="91" w:hanging="180"/>
              <w:cnfStyle w:val="000000000000" w:firstRow="0" w:lastRow="0" w:firstColumn="0" w:lastColumn="0" w:oddVBand="0" w:evenVBand="0" w:oddHBand="0" w:evenHBand="0" w:firstRowFirstColumn="0" w:firstRowLastColumn="0" w:lastRowFirstColumn="0" w:lastRowLastColumn="0"/>
              <w:rPr>
                <w:rFonts w:ascii="Thimes" w:hAnsi="Thimes"/>
                <w:sz w:val="22"/>
              </w:rPr>
            </w:pPr>
            <w:r w:rsidRPr="00806B5F">
              <w:rPr>
                <w:rFonts w:ascii="Thimes" w:hAnsi="Thimes"/>
                <w:sz w:val="22"/>
              </w:rPr>
              <w:t xml:space="preserve"> Kesesuaian teks dengan warna</w:t>
            </w:r>
          </w:p>
        </w:tc>
        <w:tc>
          <w:tcPr>
            <w:tcW w:w="720" w:type="dxa"/>
          </w:tcPr>
          <w:p w:rsidR="004E51DC" w:rsidRPr="00806B5F" w:rsidRDefault="00A334A2" w:rsidP="00806B5F">
            <w:pPr>
              <w:jc w:val="center"/>
              <w:cnfStyle w:val="000000000000" w:firstRow="0" w:lastRow="0" w:firstColumn="0" w:lastColumn="0" w:oddVBand="0" w:evenVBand="0" w:oddHBand="0" w:evenHBand="0" w:firstRowFirstColumn="0" w:firstRowLastColumn="0" w:lastRowFirstColumn="0" w:lastRowLastColumn="0"/>
              <w:rPr>
                <w:rFonts w:ascii="Thimes" w:hAnsi="Thimes"/>
                <w:lang w:val="en-US"/>
              </w:rPr>
            </w:pPr>
            <w:r w:rsidRPr="00806B5F">
              <w:rPr>
                <w:rFonts w:ascii="Thimes" w:hAnsi="Thimes"/>
                <w:lang w:val="en-US"/>
              </w:rPr>
              <w:t>2</w:t>
            </w:r>
          </w:p>
        </w:tc>
      </w:tr>
      <w:tr w:rsidR="00843B8E" w:rsidRPr="00806B5F" w:rsidTr="00843B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vMerge/>
          </w:tcPr>
          <w:p w:rsidR="004E51DC" w:rsidRPr="00806B5F" w:rsidRDefault="004E51DC" w:rsidP="00806B5F">
            <w:pPr>
              <w:jc w:val="center"/>
              <w:rPr>
                <w:rFonts w:ascii="Thimes" w:hAnsi="Thimes"/>
                <w:lang w:val="en-US"/>
              </w:rPr>
            </w:pPr>
          </w:p>
        </w:tc>
        <w:tc>
          <w:tcPr>
            <w:tcW w:w="1890" w:type="dxa"/>
          </w:tcPr>
          <w:p w:rsidR="004E51DC" w:rsidRPr="00806B5F" w:rsidRDefault="004E51DC" w:rsidP="00806B5F">
            <w:pPr>
              <w:pStyle w:val="ListParagraph"/>
              <w:numPr>
                <w:ilvl w:val="0"/>
                <w:numId w:val="13"/>
              </w:numPr>
              <w:tabs>
                <w:tab w:val="left" w:pos="91"/>
              </w:tabs>
              <w:spacing w:line="276" w:lineRule="auto"/>
              <w:ind w:left="91" w:hanging="180"/>
              <w:cnfStyle w:val="000000100000" w:firstRow="0" w:lastRow="0" w:firstColumn="0" w:lastColumn="0" w:oddVBand="0" w:evenVBand="0" w:oddHBand="1" w:evenHBand="0" w:firstRowFirstColumn="0" w:firstRowLastColumn="0" w:lastRowFirstColumn="0" w:lastRowLastColumn="0"/>
              <w:rPr>
                <w:rFonts w:ascii="Thimes" w:hAnsi="Thimes"/>
                <w:sz w:val="22"/>
              </w:rPr>
            </w:pPr>
            <w:r w:rsidRPr="00806B5F">
              <w:rPr>
                <w:rFonts w:ascii="Thimes" w:hAnsi="Thimes"/>
                <w:sz w:val="22"/>
              </w:rPr>
              <w:t xml:space="preserve"> Ketepatan bentuk teks dengan gambar</w:t>
            </w:r>
          </w:p>
        </w:tc>
        <w:tc>
          <w:tcPr>
            <w:tcW w:w="720" w:type="dxa"/>
          </w:tcPr>
          <w:p w:rsidR="004E51DC" w:rsidRPr="00806B5F" w:rsidRDefault="00A334A2" w:rsidP="00806B5F">
            <w:pPr>
              <w:jc w:val="center"/>
              <w:cnfStyle w:val="000000100000" w:firstRow="0" w:lastRow="0" w:firstColumn="0" w:lastColumn="0" w:oddVBand="0" w:evenVBand="0" w:oddHBand="1" w:evenHBand="0" w:firstRowFirstColumn="0" w:firstRowLastColumn="0" w:lastRowFirstColumn="0" w:lastRowLastColumn="0"/>
              <w:rPr>
                <w:rFonts w:ascii="Thimes" w:hAnsi="Thimes"/>
                <w:lang w:val="en-US"/>
              </w:rPr>
            </w:pPr>
            <w:r w:rsidRPr="00806B5F">
              <w:rPr>
                <w:rFonts w:ascii="Thimes" w:hAnsi="Thimes"/>
                <w:lang w:val="en-US"/>
              </w:rPr>
              <w:t>2</w:t>
            </w:r>
          </w:p>
        </w:tc>
      </w:tr>
      <w:tr w:rsidR="004E51DC" w:rsidRPr="00806B5F" w:rsidTr="00843B8E">
        <w:tc>
          <w:tcPr>
            <w:cnfStyle w:val="001000000000" w:firstRow="0" w:lastRow="0" w:firstColumn="1" w:lastColumn="0" w:oddVBand="0" w:evenVBand="0" w:oddHBand="0" w:evenHBand="0" w:firstRowFirstColumn="0" w:firstRowLastColumn="0" w:lastRowFirstColumn="0" w:lastRowLastColumn="0"/>
            <w:tcW w:w="1350" w:type="dxa"/>
            <w:vMerge w:val="restart"/>
            <w:tcBorders>
              <w:top w:val="none" w:sz="0" w:space="0" w:color="auto"/>
              <w:left w:val="none" w:sz="0" w:space="0" w:color="auto"/>
              <w:bottom w:val="none" w:sz="0" w:space="0" w:color="auto"/>
            </w:tcBorders>
          </w:tcPr>
          <w:p w:rsidR="004E51DC" w:rsidRPr="00806B5F" w:rsidRDefault="004E51DC" w:rsidP="00806B5F">
            <w:pPr>
              <w:jc w:val="both"/>
              <w:rPr>
                <w:rFonts w:ascii="Thimes" w:hAnsi="Thimes"/>
                <w:i w:val="0"/>
                <w:lang w:val="en-US"/>
              </w:rPr>
            </w:pPr>
            <w:r w:rsidRPr="00806B5F">
              <w:rPr>
                <w:rFonts w:ascii="Thimes" w:hAnsi="Thimes"/>
                <w:i w:val="0"/>
                <w:lang w:val="en-US"/>
              </w:rPr>
              <w:t>Isi Cerita</w:t>
            </w:r>
          </w:p>
        </w:tc>
        <w:tc>
          <w:tcPr>
            <w:tcW w:w="1890" w:type="dxa"/>
          </w:tcPr>
          <w:p w:rsidR="004E51DC" w:rsidRPr="00806B5F" w:rsidRDefault="004E51DC" w:rsidP="00806B5F">
            <w:pPr>
              <w:pStyle w:val="ListParagraph"/>
              <w:numPr>
                <w:ilvl w:val="0"/>
                <w:numId w:val="13"/>
              </w:numPr>
              <w:tabs>
                <w:tab w:val="left" w:pos="91"/>
              </w:tabs>
              <w:spacing w:line="276" w:lineRule="auto"/>
              <w:ind w:left="91" w:hanging="180"/>
              <w:cnfStyle w:val="000000000000" w:firstRow="0" w:lastRow="0" w:firstColumn="0" w:lastColumn="0" w:oddVBand="0" w:evenVBand="0" w:oddHBand="0" w:evenHBand="0" w:firstRowFirstColumn="0" w:firstRowLastColumn="0" w:lastRowFirstColumn="0" w:lastRowLastColumn="0"/>
              <w:rPr>
                <w:rFonts w:ascii="Thimes" w:hAnsi="Thimes"/>
                <w:sz w:val="22"/>
              </w:rPr>
            </w:pPr>
            <w:r w:rsidRPr="00806B5F">
              <w:rPr>
                <w:rFonts w:ascii="Thimes" w:hAnsi="Thimes"/>
                <w:sz w:val="22"/>
              </w:rPr>
              <w:t xml:space="preserve"> Kesesuaian antara media </w:t>
            </w:r>
            <w:r w:rsidRPr="00806B5F">
              <w:rPr>
                <w:rFonts w:ascii="Thimes" w:hAnsi="Thimes"/>
                <w:i/>
                <w:sz w:val="22"/>
              </w:rPr>
              <w:t xml:space="preserve">E-Bookstory </w:t>
            </w:r>
            <w:r w:rsidRPr="00806B5F">
              <w:rPr>
                <w:rFonts w:ascii="Thimes" w:hAnsi="Thimes"/>
                <w:sz w:val="22"/>
              </w:rPr>
              <w:t xml:space="preserve">dengan materi pembelajaran.  </w:t>
            </w:r>
          </w:p>
        </w:tc>
        <w:tc>
          <w:tcPr>
            <w:tcW w:w="720" w:type="dxa"/>
          </w:tcPr>
          <w:p w:rsidR="004E51DC" w:rsidRPr="00806B5F" w:rsidRDefault="00A334A2" w:rsidP="00806B5F">
            <w:pPr>
              <w:jc w:val="center"/>
              <w:cnfStyle w:val="000000000000" w:firstRow="0" w:lastRow="0" w:firstColumn="0" w:lastColumn="0" w:oddVBand="0" w:evenVBand="0" w:oddHBand="0" w:evenHBand="0" w:firstRowFirstColumn="0" w:firstRowLastColumn="0" w:lastRowFirstColumn="0" w:lastRowLastColumn="0"/>
              <w:rPr>
                <w:rFonts w:ascii="Thimes" w:hAnsi="Thimes"/>
                <w:lang w:val="en-US"/>
              </w:rPr>
            </w:pPr>
            <w:r w:rsidRPr="00806B5F">
              <w:rPr>
                <w:rFonts w:ascii="Thimes" w:hAnsi="Thimes"/>
                <w:lang w:val="en-US"/>
              </w:rPr>
              <w:t>4</w:t>
            </w:r>
          </w:p>
        </w:tc>
      </w:tr>
      <w:tr w:rsidR="00843B8E" w:rsidRPr="00806B5F" w:rsidTr="00843B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vMerge/>
          </w:tcPr>
          <w:p w:rsidR="004E51DC" w:rsidRPr="00806B5F" w:rsidRDefault="004E51DC" w:rsidP="00806B5F">
            <w:pPr>
              <w:jc w:val="center"/>
              <w:rPr>
                <w:rFonts w:ascii="Thimes" w:hAnsi="Thimes"/>
                <w:lang w:val="en-US"/>
              </w:rPr>
            </w:pPr>
          </w:p>
        </w:tc>
        <w:tc>
          <w:tcPr>
            <w:tcW w:w="1890" w:type="dxa"/>
          </w:tcPr>
          <w:p w:rsidR="004E51DC" w:rsidRPr="00806B5F" w:rsidRDefault="004E51DC" w:rsidP="00806B5F">
            <w:pPr>
              <w:pStyle w:val="ListParagraph"/>
              <w:numPr>
                <w:ilvl w:val="0"/>
                <w:numId w:val="13"/>
              </w:numPr>
              <w:tabs>
                <w:tab w:val="left" w:pos="91"/>
              </w:tabs>
              <w:spacing w:line="276" w:lineRule="auto"/>
              <w:ind w:left="91" w:hanging="180"/>
              <w:cnfStyle w:val="000000100000" w:firstRow="0" w:lastRow="0" w:firstColumn="0" w:lastColumn="0" w:oddVBand="0" w:evenVBand="0" w:oddHBand="1" w:evenHBand="0" w:firstRowFirstColumn="0" w:firstRowLastColumn="0" w:lastRowFirstColumn="0" w:lastRowLastColumn="0"/>
              <w:rPr>
                <w:rFonts w:ascii="Thimes" w:hAnsi="Thimes"/>
                <w:sz w:val="22"/>
              </w:rPr>
            </w:pPr>
            <w:r w:rsidRPr="00806B5F">
              <w:rPr>
                <w:rFonts w:ascii="Thimes" w:hAnsi="Thimes"/>
                <w:sz w:val="22"/>
              </w:rPr>
              <w:t xml:space="preserve"> Kebermanfaatan media buku cerita bergambar dalam mepermudah pemahaman konsep.</w:t>
            </w:r>
          </w:p>
        </w:tc>
        <w:tc>
          <w:tcPr>
            <w:tcW w:w="720" w:type="dxa"/>
          </w:tcPr>
          <w:p w:rsidR="004E51DC" w:rsidRPr="00806B5F" w:rsidRDefault="00A334A2" w:rsidP="00806B5F">
            <w:pPr>
              <w:jc w:val="center"/>
              <w:cnfStyle w:val="000000100000" w:firstRow="0" w:lastRow="0" w:firstColumn="0" w:lastColumn="0" w:oddVBand="0" w:evenVBand="0" w:oddHBand="1" w:evenHBand="0" w:firstRowFirstColumn="0" w:firstRowLastColumn="0" w:lastRowFirstColumn="0" w:lastRowLastColumn="0"/>
              <w:rPr>
                <w:rFonts w:ascii="Thimes" w:hAnsi="Thimes"/>
                <w:lang w:val="en-US"/>
              </w:rPr>
            </w:pPr>
            <w:r w:rsidRPr="00806B5F">
              <w:rPr>
                <w:rFonts w:ascii="Thimes" w:hAnsi="Thimes"/>
                <w:lang w:val="en-US"/>
              </w:rPr>
              <w:t>4</w:t>
            </w:r>
          </w:p>
        </w:tc>
      </w:tr>
      <w:tr w:rsidR="004E51DC" w:rsidRPr="00806B5F" w:rsidTr="00843B8E">
        <w:tc>
          <w:tcPr>
            <w:cnfStyle w:val="001000000000" w:firstRow="0" w:lastRow="0" w:firstColumn="1" w:lastColumn="0" w:oddVBand="0" w:evenVBand="0" w:oddHBand="0" w:evenHBand="0" w:firstRowFirstColumn="0" w:firstRowLastColumn="0" w:lastRowFirstColumn="0" w:lastRowLastColumn="0"/>
            <w:tcW w:w="1350" w:type="dxa"/>
            <w:vMerge/>
            <w:tcBorders>
              <w:top w:val="none" w:sz="0" w:space="0" w:color="auto"/>
              <w:left w:val="none" w:sz="0" w:space="0" w:color="auto"/>
              <w:bottom w:val="none" w:sz="0" w:space="0" w:color="auto"/>
            </w:tcBorders>
          </w:tcPr>
          <w:p w:rsidR="004E51DC" w:rsidRPr="00806B5F" w:rsidRDefault="004E51DC" w:rsidP="00806B5F">
            <w:pPr>
              <w:jc w:val="center"/>
              <w:rPr>
                <w:rFonts w:ascii="Thimes" w:hAnsi="Thimes"/>
                <w:lang w:val="en-US"/>
              </w:rPr>
            </w:pPr>
          </w:p>
        </w:tc>
        <w:tc>
          <w:tcPr>
            <w:tcW w:w="1890" w:type="dxa"/>
          </w:tcPr>
          <w:p w:rsidR="004E51DC" w:rsidRPr="00806B5F" w:rsidRDefault="004E51DC" w:rsidP="00806B5F">
            <w:pPr>
              <w:pStyle w:val="ListParagraph"/>
              <w:numPr>
                <w:ilvl w:val="0"/>
                <w:numId w:val="13"/>
              </w:numPr>
              <w:tabs>
                <w:tab w:val="left" w:pos="91"/>
              </w:tabs>
              <w:spacing w:line="276" w:lineRule="auto"/>
              <w:ind w:left="91" w:hanging="180"/>
              <w:cnfStyle w:val="000000000000" w:firstRow="0" w:lastRow="0" w:firstColumn="0" w:lastColumn="0" w:oddVBand="0" w:evenVBand="0" w:oddHBand="0" w:evenHBand="0" w:firstRowFirstColumn="0" w:firstRowLastColumn="0" w:lastRowFirstColumn="0" w:lastRowLastColumn="0"/>
              <w:rPr>
                <w:rFonts w:ascii="Thimes" w:hAnsi="Thimes"/>
                <w:sz w:val="22"/>
              </w:rPr>
            </w:pPr>
            <w:r w:rsidRPr="00806B5F">
              <w:rPr>
                <w:rFonts w:ascii="Thimes" w:hAnsi="Thimes"/>
                <w:sz w:val="22"/>
              </w:rPr>
              <w:t xml:space="preserve"> Kebermanfaatan buku dalam meningkatkan minat membaca siswa.</w:t>
            </w:r>
          </w:p>
        </w:tc>
        <w:tc>
          <w:tcPr>
            <w:tcW w:w="720" w:type="dxa"/>
          </w:tcPr>
          <w:p w:rsidR="004E51DC" w:rsidRPr="00806B5F" w:rsidRDefault="00A334A2" w:rsidP="00806B5F">
            <w:pPr>
              <w:jc w:val="center"/>
              <w:cnfStyle w:val="000000000000" w:firstRow="0" w:lastRow="0" w:firstColumn="0" w:lastColumn="0" w:oddVBand="0" w:evenVBand="0" w:oddHBand="0" w:evenHBand="0" w:firstRowFirstColumn="0" w:firstRowLastColumn="0" w:lastRowFirstColumn="0" w:lastRowLastColumn="0"/>
              <w:rPr>
                <w:rFonts w:ascii="Thimes" w:hAnsi="Thimes"/>
                <w:lang w:val="en-US"/>
              </w:rPr>
            </w:pPr>
            <w:r w:rsidRPr="00806B5F">
              <w:rPr>
                <w:rFonts w:ascii="Thimes" w:hAnsi="Thimes"/>
                <w:lang w:val="en-US"/>
              </w:rPr>
              <w:t>4</w:t>
            </w:r>
          </w:p>
        </w:tc>
      </w:tr>
      <w:tr w:rsidR="00843B8E" w:rsidRPr="00806B5F" w:rsidTr="00843B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vMerge w:val="restart"/>
          </w:tcPr>
          <w:p w:rsidR="004E51DC" w:rsidRPr="00806B5F" w:rsidRDefault="004E51DC" w:rsidP="00806B5F">
            <w:pPr>
              <w:jc w:val="both"/>
              <w:rPr>
                <w:rFonts w:ascii="Thimes" w:hAnsi="Thimes"/>
                <w:i w:val="0"/>
                <w:lang w:val="en-US"/>
              </w:rPr>
            </w:pPr>
            <w:r w:rsidRPr="00806B5F">
              <w:rPr>
                <w:rFonts w:ascii="Thimes" w:hAnsi="Thimes"/>
                <w:i w:val="0"/>
                <w:lang w:val="en-US"/>
              </w:rPr>
              <w:t>Bahasa</w:t>
            </w:r>
          </w:p>
        </w:tc>
        <w:tc>
          <w:tcPr>
            <w:tcW w:w="1890" w:type="dxa"/>
          </w:tcPr>
          <w:p w:rsidR="004E51DC" w:rsidRPr="00806B5F" w:rsidRDefault="004E51DC" w:rsidP="00806B5F">
            <w:pPr>
              <w:pStyle w:val="ListParagraph"/>
              <w:numPr>
                <w:ilvl w:val="0"/>
                <w:numId w:val="13"/>
              </w:numPr>
              <w:spacing w:after="4" w:line="276" w:lineRule="auto"/>
              <w:ind w:left="76" w:right="7" w:hanging="180"/>
              <w:cnfStyle w:val="000000100000" w:firstRow="0" w:lastRow="0" w:firstColumn="0" w:lastColumn="0" w:oddVBand="0" w:evenVBand="0" w:oddHBand="1" w:evenHBand="0" w:firstRowFirstColumn="0" w:firstRowLastColumn="0" w:lastRowFirstColumn="0" w:lastRowLastColumn="0"/>
              <w:rPr>
                <w:rFonts w:ascii="Thimes" w:hAnsi="Thimes"/>
                <w:sz w:val="22"/>
              </w:rPr>
            </w:pPr>
            <w:r w:rsidRPr="00806B5F">
              <w:rPr>
                <w:rFonts w:ascii="Thimes" w:hAnsi="Thimes"/>
                <w:sz w:val="22"/>
              </w:rPr>
              <w:t xml:space="preserve"> Keefektifan kalimat dalam media </w:t>
            </w:r>
            <w:r w:rsidRPr="00806B5F">
              <w:rPr>
                <w:rFonts w:ascii="Thimes" w:hAnsi="Thimes"/>
                <w:i/>
                <w:sz w:val="22"/>
              </w:rPr>
              <w:t>E-Bookstory</w:t>
            </w:r>
          </w:p>
        </w:tc>
        <w:tc>
          <w:tcPr>
            <w:tcW w:w="720" w:type="dxa"/>
          </w:tcPr>
          <w:p w:rsidR="004E51DC" w:rsidRPr="00806B5F" w:rsidRDefault="00A334A2" w:rsidP="00806B5F">
            <w:pPr>
              <w:jc w:val="center"/>
              <w:cnfStyle w:val="000000100000" w:firstRow="0" w:lastRow="0" w:firstColumn="0" w:lastColumn="0" w:oddVBand="0" w:evenVBand="0" w:oddHBand="1" w:evenHBand="0" w:firstRowFirstColumn="0" w:firstRowLastColumn="0" w:lastRowFirstColumn="0" w:lastRowLastColumn="0"/>
              <w:rPr>
                <w:rFonts w:ascii="Thimes" w:hAnsi="Thimes"/>
                <w:lang w:val="en-US"/>
              </w:rPr>
            </w:pPr>
            <w:r w:rsidRPr="00806B5F">
              <w:rPr>
                <w:rFonts w:ascii="Thimes" w:hAnsi="Thimes"/>
                <w:lang w:val="en-US"/>
              </w:rPr>
              <w:t>2</w:t>
            </w:r>
          </w:p>
        </w:tc>
      </w:tr>
      <w:tr w:rsidR="004E51DC" w:rsidRPr="00806B5F" w:rsidTr="00843B8E">
        <w:tc>
          <w:tcPr>
            <w:cnfStyle w:val="001000000000" w:firstRow="0" w:lastRow="0" w:firstColumn="1" w:lastColumn="0" w:oddVBand="0" w:evenVBand="0" w:oddHBand="0" w:evenHBand="0" w:firstRowFirstColumn="0" w:firstRowLastColumn="0" w:lastRowFirstColumn="0" w:lastRowLastColumn="0"/>
            <w:tcW w:w="1350" w:type="dxa"/>
            <w:vMerge/>
            <w:tcBorders>
              <w:top w:val="none" w:sz="0" w:space="0" w:color="auto"/>
              <w:left w:val="none" w:sz="0" w:space="0" w:color="auto"/>
              <w:bottom w:val="none" w:sz="0" w:space="0" w:color="auto"/>
            </w:tcBorders>
          </w:tcPr>
          <w:p w:rsidR="004E51DC" w:rsidRPr="00806B5F" w:rsidRDefault="004E51DC" w:rsidP="00806B5F">
            <w:pPr>
              <w:jc w:val="center"/>
              <w:rPr>
                <w:rFonts w:ascii="Thimes" w:hAnsi="Thimes"/>
                <w:lang w:val="en-US"/>
              </w:rPr>
            </w:pPr>
          </w:p>
        </w:tc>
        <w:tc>
          <w:tcPr>
            <w:tcW w:w="1890" w:type="dxa"/>
          </w:tcPr>
          <w:p w:rsidR="004E51DC" w:rsidRPr="00806B5F" w:rsidRDefault="004E51DC" w:rsidP="00806B5F">
            <w:pPr>
              <w:pStyle w:val="ListParagraph"/>
              <w:numPr>
                <w:ilvl w:val="0"/>
                <w:numId w:val="13"/>
              </w:numPr>
              <w:tabs>
                <w:tab w:val="left" w:pos="256"/>
              </w:tabs>
              <w:spacing w:after="4" w:line="276" w:lineRule="auto"/>
              <w:ind w:left="76" w:right="7" w:hanging="180"/>
              <w:cnfStyle w:val="000000000000" w:firstRow="0" w:lastRow="0" w:firstColumn="0" w:lastColumn="0" w:oddVBand="0" w:evenVBand="0" w:oddHBand="0" w:evenHBand="0" w:firstRowFirstColumn="0" w:firstRowLastColumn="0" w:lastRowFirstColumn="0" w:lastRowLastColumn="0"/>
              <w:rPr>
                <w:rFonts w:ascii="Thimes" w:hAnsi="Thimes"/>
                <w:sz w:val="22"/>
              </w:rPr>
            </w:pPr>
            <w:r w:rsidRPr="00806B5F">
              <w:rPr>
                <w:rFonts w:ascii="Thimes" w:hAnsi="Thimes"/>
                <w:sz w:val="22"/>
              </w:rPr>
              <w:t>Kebakuan istilah</w:t>
            </w:r>
          </w:p>
        </w:tc>
        <w:tc>
          <w:tcPr>
            <w:tcW w:w="720" w:type="dxa"/>
          </w:tcPr>
          <w:p w:rsidR="004E51DC" w:rsidRPr="00806B5F" w:rsidRDefault="00A334A2" w:rsidP="00806B5F">
            <w:pPr>
              <w:jc w:val="center"/>
              <w:cnfStyle w:val="000000000000" w:firstRow="0" w:lastRow="0" w:firstColumn="0" w:lastColumn="0" w:oddVBand="0" w:evenVBand="0" w:oddHBand="0" w:evenHBand="0" w:firstRowFirstColumn="0" w:firstRowLastColumn="0" w:lastRowFirstColumn="0" w:lastRowLastColumn="0"/>
              <w:rPr>
                <w:rFonts w:ascii="Thimes" w:hAnsi="Thimes"/>
                <w:lang w:val="en-US"/>
              </w:rPr>
            </w:pPr>
            <w:r w:rsidRPr="00806B5F">
              <w:rPr>
                <w:rFonts w:ascii="Thimes" w:hAnsi="Thimes"/>
                <w:lang w:val="en-US"/>
              </w:rPr>
              <w:t>3</w:t>
            </w:r>
          </w:p>
        </w:tc>
      </w:tr>
      <w:tr w:rsidR="00843B8E" w:rsidRPr="00806B5F" w:rsidTr="00843B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vMerge/>
          </w:tcPr>
          <w:p w:rsidR="004E51DC" w:rsidRPr="00806B5F" w:rsidRDefault="004E51DC" w:rsidP="00806B5F">
            <w:pPr>
              <w:jc w:val="center"/>
              <w:rPr>
                <w:rFonts w:ascii="Thimes" w:hAnsi="Thimes"/>
                <w:lang w:val="en-US"/>
              </w:rPr>
            </w:pPr>
          </w:p>
        </w:tc>
        <w:tc>
          <w:tcPr>
            <w:tcW w:w="1890" w:type="dxa"/>
          </w:tcPr>
          <w:p w:rsidR="004E51DC" w:rsidRPr="00806B5F" w:rsidRDefault="004E51DC" w:rsidP="00806B5F">
            <w:pPr>
              <w:pStyle w:val="ListParagraph"/>
              <w:numPr>
                <w:ilvl w:val="0"/>
                <w:numId w:val="13"/>
              </w:numPr>
              <w:tabs>
                <w:tab w:val="left" w:pos="256"/>
              </w:tabs>
              <w:spacing w:after="4" w:line="276" w:lineRule="auto"/>
              <w:ind w:left="76" w:right="7" w:hanging="180"/>
              <w:cnfStyle w:val="000000100000" w:firstRow="0" w:lastRow="0" w:firstColumn="0" w:lastColumn="0" w:oddVBand="0" w:evenVBand="0" w:oddHBand="1" w:evenHBand="0" w:firstRowFirstColumn="0" w:firstRowLastColumn="0" w:lastRowFirstColumn="0" w:lastRowLastColumn="0"/>
              <w:rPr>
                <w:rFonts w:ascii="Thimes" w:hAnsi="Thimes"/>
                <w:sz w:val="22"/>
              </w:rPr>
            </w:pPr>
            <w:r w:rsidRPr="00806B5F">
              <w:rPr>
                <w:rFonts w:ascii="Thimes" w:hAnsi="Thimes"/>
                <w:sz w:val="22"/>
              </w:rPr>
              <w:t>Kesesuaian dengan tingkat perkembangan emosional siswa.</w:t>
            </w:r>
          </w:p>
        </w:tc>
        <w:tc>
          <w:tcPr>
            <w:tcW w:w="720" w:type="dxa"/>
          </w:tcPr>
          <w:p w:rsidR="004E51DC" w:rsidRPr="00806B5F" w:rsidRDefault="00A334A2" w:rsidP="00806B5F">
            <w:pPr>
              <w:jc w:val="center"/>
              <w:cnfStyle w:val="000000100000" w:firstRow="0" w:lastRow="0" w:firstColumn="0" w:lastColumn="0" w:oddVBand="0" w:evenVBand="0" w:oddHBand="1" w:evenHBand="0" w:firstRowFirstColumn="0" w:firstRowLastColumn="0" w:lastRowFirstColumn="0" w:lastRowLastColumn="0"/>
              <w:rPr>
                <w:rFonts w:ascii="Thimes" w:hAnsi="Thimes"/>
                <w:lang w:val="en-US"/>
              </w:rPr>
            </w:pPr>
            <w:r w:rsidRPr="00806B5F">
              <w:rPr>
                <w:rFonts w:ascii="Thimes" w:hAnsi="Thimes"/>
                <w:lang w:val="en-US"/>
              </w:rPr>
              <w:t>4</w:t>
            </w:r>
          </w:p>
        </w:tc>
      </w:tr>
      <w:tr w:rsidR="004E51DC" w:rsidRPr="00806B5F" w:rsidTr="00843B8E">
        <w:tc>
          <w:tcPr>
            <w:cnfStyle w:val="001000000000" w:firstRow="0" w:lastRow="0" w:firstColumn="1" w:lastColumn="0" w:oddVBand="0" w:evenVBand="0" w:oddHBand="0" w:evenHBand="0" w:firstRowFirstColumn="0" w:firstRowLastColumn="0" w:lastRowFirstColumn="0" w:lastRowLastColumn="0"/>
            <w:tcW w:w="1350" w:type="dxa"/>
            <w:vMerge w:val="restart"/>
            <w:tcBorders>
              <w:top w:val="none" w:sz="0" w:space="0" w:color="auto"/>
              <w:left w:val="none" w:sz="0" w:space="0" w:color="auto"/>
              <w:bottom w:val="none" w:sz="0" w:space="0" w:color="auto"/>
            </w:tcBorders>
          </w:tcPr>
          <w:p w:rsidR="004E51DC" w:rsidRPr="00806B5F" w:rsidRDefault="004E51DC" w:rsidP="00806B5F">
            <w:pPr>
              <w:jc w:val="both"/>
              <w:rPr>
                <w:rFonts w:ascii="Thimes" w:hAnsi="Thimes"/>
                <w:i w:val="0"/>
                <w:lang w:val="en-US"/>
              </w:rPr>
            </w:pPr>
            <w:r w:rsidRPr="00806B5F">
              <w:rPr>
                <w:rFonts w:ascii="Thimes" w:hAnsi="Thimes"/>
                <w:i w:val="0"/>
                <w:lang w:val="en-US"/>
              </w:rPr>
              <w:t>Kepraktisan dalam penggunaan.</w:t>
            </w:r>
          </w:p>
        </w:tc>
        <w:tc>
          <w:tcPr>
            <w:tcW w:w="1890" w:type="dxa"/>
          </w:tcPr>
          <w:p w:rsidR="004E51DC" w:rsidRPr="00806B5F" w:rsidRDefault="004E51DC" w:rsidP="00806B5F">
            <w:pPr>
              <w:pStyle w:val="ListParagraph"/>
              <w:numPr>
                <w:ilvl w:val="0"/>
                <w:numId w:val="13"/>
              </w:numPr>
              <w:tabs>
                <w:tab w:val="left" w:pos="256"/>
              </w:tabs>
              <w:spacing w:after="4" w:line="276" w:lineRule="auto"/>
              <w:ind w:left="91" w:right="-150" w:hanging="180"/>
              <w:cnfStyle w:val="000000000000" w:firstRow="0" w:lastRow="0" w:firstColumn="0" w:lastColumn="0" w:oddVBand="0" w:evenVBand="0" w:oddHBand="0" w:evenHBand="0" w:firstRowFirstColumn="0" w:firstRowLastColumn="0" w:lastRowFirstColumn="0" w:lastRowLastColumn="0"/>
              <w:rPr>
                <w:rFonts w:ascii="Thimes" w:hAnsi="Thimes"/>
                <w:sz w:val="22"/>
              </w:rPr>
            </w:pPr>
            <w:r w:rsidRPr="00806B5F">
              <w:rPr>
                <w:rFonts w:ascii="Thimes" w:hAnsi="Thimes"/>
                <w:sz w:val="22"/>
              </w:rPr>
              <w:t xml:space="preserve">Kejelasan </w:t>
            </w:r>
          </w:p>
          <w:p w:rsidR="004E51DC" w:rsidRPr="00806B5F" w:rsidRDefault="004E51DC" w:rsidP="00806B5F">
            <w:pPr>
              <w:pStyle w:val="ListParagraph"/>
              <w:tabs>
                <w:tab w:val="left" w:pos="256"/>
              </w:tabs>
              <w:spacing w:after="4" w:line="276" w:lineRule="auto"/>
              <w:ind w:left="91" w:right="-60" w:firstLine="0"/>
              <w:cnfStyle w:val="000000000000" w:firstRow="0" w:lastRow="0" w:firstColumn="0" w:lastColumn="0" w:oddVBand="0" w:evenVBand="0" w:oddHBand="0" w:evenHBand="0" w:firstRowFirstColumn="0" w:firstRowLastColumn="0" w:lastRowFirstColumn="0" w:lastRowLastColumn="0"/>
              <w:rPr>
                <w:rFonts w:ascii="Thimes" w:hAnsi="Thimes"/>
                <w:sz w:val="22"/>
              </w:rPr>
            </w:pPr>
            <w:r w:rsidRPr="00806B5F">
              <w:rPr>
                <w:rFonts w:ascii="Thimes" w:hAnsi="Thimes"/>
                <w:sz w:val="22"/>
              </w:rPr>
              <w:t>Petunjuk penggunaan media</w:t>
            </w:r>
          </w:p>
        </w:tc>
        <w:tc>
          <w:tcPr>
            <w:tcW w:w="720" w:type="dxa"/>
          </w:tcPr>
          <w:p w:rsidR="004E51DC" w:rsidRPr="00806B5F" w:rsidRDefault="00A334A2" w:rsidP="00806B5F">
            <w:pPr>
              <w:jc w:val="center"/>
              <w:cnfStyle w:val="000000000000" w:firstRow="0" w:lastRow="0" w:firstColumn="0" w:lastColumn="0" w:oddVBand="0" w:evenVBand="0" w:oddHBand="0" w:evenHBand="0" w:firstRowFirstColumn="0" w:firstRowLastColumn="0" w:lastRowFirstColumn="0" w:lastRowLastColumn="0"/>
              <w:rPr>
                <w:rFonts w:ascii="Thimes" w:hAnsi="Thimes"/>
                <w:lang w:val="en-US"/>
              </w:rPr>
            </w:pPr>
            <w:r w:rsidRPr="00806B5F">
              <w:rPr>
                <w:rFonts w:ascii="Thimes" w:hAnsi="Thimes"/>
                <w:lang w:val="en-US"/>
              </w:rPr>
              <w:t>3</w:t>
            </w:r>
          </w:p>
        </w:tc>
      </w:tr>
      <w:tr w:rsidR="00843B8E" w:rsidRPr="00806B5F" w:rsidTr="00843B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vMerge/>
          </w:tcPr>
          <w:p w:rsidR="004E51DC" w:rsidRPr="00806B5F" w:rsidRDefault="004E51DC" w:rsidP="00806B5F">
            <w:pPr>
              <w:jc w:val="both"/>
              <w:rPr>
                <w:rFonts w:ascii="Thimes" w:hAnsi="Thimes"/>
                <w:lang w:val="en-US"/>
              </w:rPr>
            </w:pPr>
          </w:p>
        </w:tc>
        <w:tc>
          <w:tcPr>
            <w:tcW w:w="1890" w:type="dxa"/>
          </w:tcPr>
          <w:p w:rsidR="004E51DC" w:rsidRPr="00806B5F" w:rsidRDefault="004E51DC" w:rsidP="00806B5F">
            <w:pPr>
              <w:pStyle w:val="ListParagraph"/>
              <w:numPr>
                <w:ilvl w:val="0"/>
                <w:numId w:val="13"/>
              </w:numPr>
              <w:tabs>
                <w:tab w:val="left" w:pos="0"/>
                <w:tab w:val="left" w:pos="271"/>
              </w:tabs>
              <w:spacing w:after="4" w:line="276" w:lineRule="auto"/>
              <w:ind w:left="91" w:right="-60" w:hanging="180"/>
              <w:cnfStyle w:val="000000100000" w:firstRow="0" w:lastRow="0" w:firstColumn="0" w:lastColumn="0" w:oddVBand="0" w:evenVBand="0" w:oddHBand="1" w:evenHBand="0" w:firstRowFirstColumn="0" w:firstRowLastColumn="0" w:lastRowFirstColumn="0" w:lastRowLastColumn="0"/>
              <w:rPr>
                <w:rFonts w:ascii="Thimes" w:hAnsi="Thimes"/>
                <w:sz w:val="22"/>
              </w:rPr>
            </w:pPr>
            <w:r w:rsidRPr="00806B5F">
              <w:rPr>
                <w:rFonts w:ascii="Thimes" w:hAnsi="Thimes"/>
                <w:sz w:val="22"/>
              </w:rPr>
              <w:t xml:space="preserve">Tingkat kemudahan mengakses media   </w:t>
            </w:r>
            <w:r w:rsidRPr="00806B5F">
              <w:rPr>
                <w:rFonts w:ascii="Thimes" w:hAnsi="Thimes"/>
                <w:i/>
                <w:sz w:val="22"/>
              </w:rPr>
              <w:t>E-Bookstory</w:t>
            </w:r>
          </w:p>
        </w:tc>
        <w:tc>
          <w:tcPr>
            <w:tcW w:w="720" w:type="dxa"/>
          </w:tcPr>
          <w:p w:rsidR="004E51DC" w:rsidRPr="00806B5F" w:rsidRDefault="00A334A2" w:rsidP="00806B5F">
            <w:pPr>
              <w:jc w:val="center"/>
              <w:cnfStyle w:val="000000100000" w:firstRow="0" w:lastRow="0" w:firstColumn="0" w:lastColumn="0" w:oddVBand="0" w:evenVBand="0" w:oddHBand="1" w:evenHBand="0" w:firstRowFirstColumn="0" w:firstRowLastColumn="0" w:lastRowFirstColumn="0" w:lastRowLastColumn="0"/>
              <w:rPr>
                <w:rFonts w:ascii="Thimes" w:hAnsi="Thimes"/>
                <w:lang w:val="en-US"/>
              </w:rPr>
            </w:pPr>
            <w:r w:rsidRPr="00806B5F">
              <w:rPr>
                <w:rFonts w:ascii="Thimes" w:hAnsi="Thimes"/>
                <w:lang w:val="en-US"/>
              </w:rPr>
              <w:t>4</w:t>
            </w:r>
          </w:p>
        </w:tc>
      </w:tr>
      <w:tr w:rsidR="004E51DC" w:rsidRPr="00806B5F" w:rsidTr="00843B8E">
        <w:tc>
          <w:tcPr>
            <w:cnfStyle w:val="001000000000" w:firstRow="0" w:lastRow="0" w:firstColumn="1" w:lastColumn="0" w:oddVBand="0" w:evenVBand="0" w:oddHBand="0" w:evenHBand="0" w:firstRowFirstColumn="0" w:firstRowLastColumn="0" w:lastRowFirstColumn="0" w:lastRowLastColumn="0"/>
            <w:tcW w:w="1350" w:type="dxa"/>
            <w:vMerge/>
            <w:tcBorders>
              <w:top w:val="none" w:sz="0" w:space="0" w:color="auto"/>
              <w:left w:val="none" w:sz="0" w:space="0" w:color="auto"/>
              <w:bottom w:val="none" w:sz="0" w:space="0" w:color="auto"/>
            </w:tcBorders>
          </w:tcPr>
          <w:p w:rsidR="004E51DC" w:rsidRPr="00806B5F" w:rsidRDefault="004E51DC" w:rsidP="00806B5F">
            <w:pPr>
              <w:jc w:val="both"/>
              <w:rPr>
                <w:rFonts w:ascii="Thimes" w:hAnsi="Thimes"/>
                <w:lang w:val="en-US"/>
              </w:rPr>
            </w:pPr>
          </w:p>
        </w:tc>
        <w:tc>
          <w:tcPr>
            <w:tcW w:w="1890" w:type="dxa"/>
          </w:tcPr>
          <w:p w:rsidR="004E51DC" w:rsidRPr="00806B5F" w:rsidRDefault="004E51DC" w:rsidP="00806B5F">
            <w:pPr>
              <w:pStyle w:val="ListParagraph"/>
              <w:numPr>
                <w:ilvl w:val="0"/>
                <w:numId w:val="13"/>
              </w:numPr>
              <w:tabs>
                <w:tab w:val="left" w:pos="0"/>
                <w:tab w:val="left" w:pos="271"/>
              </w:tabs>
              <w:spacing w:after="4" w:line="276" w:lineRule="auto"/>
              <w:ind w:left="91" w:right="-60" w:hanging="180"/>
              <w:cnfStyle w:val="000000000000" w:firstRow="0" w:lastRow="0" w:firstColumn="0" w:lastColumn="0" w:oddVBand="0" w:evenVBand="0" w:oddHBand="0" w:evenHBand="0" w:firstRowFirstColumn="0" w:firstRowLastColumn="0" w:lastRowFirstColumn="0" w:lastRowLastColumn="0"/>
              <w:rPr>
                <w:rFonts w:ascii="Thimes" w:hAnsi="Thimes"/>
                <w:sz w:val="22"/>
              </w:rPr>
            </w:pPr>
            <w:r w:rsidRPr="00806B5F">
              <w:rPr>
                <w:rFonts w:ascii="Thimes" w:hAnsi="Thimes"/>
                <w:sz w:val="22"/>
              </w:rPr>
              <w:t>Tingkat kemudahan penggunaan media</w:t>
            </w:r>
          </w:p>
        </w:tc>
        <w:tc>
          <w:tcPr>
            <w:tcW w:w="720" w:type="dxa"/>
          </w:tcPr>
          <w:p w:rsidR="004E51DC" w:rsidRPr="00806B5F" w:rsidRDefault="00A334A2" w:rsidP="00806B5F">
            <w:pPr>
              <w:jc w:val="center"/>
              <w:cnfStyle w:val="000000000000" w:firstRow="0" w:lastRow="0" w:firstColumn="0" w:lastColumn="0" w:oddVBand="0" w:evenVBand="0" w:oddHBand="0" w:evenHBand="0" w:firstRowFirstColumn="0" w:firstRowLastColumn="0" w:lastRowFirstColumn="0" w:lastRowLastColumn="0"/>
              <w:rPr>
                <w:rFonts w:ascii="Thimes" w:hAnsi="Thimes"/>
                <w:lang w:val="en-US"/>
              </w:rPr>
            </w:pPr>
            <w:r w:rsidRPr="00806B5F">
              <w:rPr>
                <w:rFonts w:ascii="Thimes" w:hAnsi="Thimes"/>
                <w:lang w:val="en-US"/>
              </w:rPr>
              <w:t>4</w:t>
            </w:r>
          </w:p>
        </w:tc>
      </w:tr>
      <w:tr w:rsidR="00843B8E" w:rsidRPr="00806B5F" w:rsidTr="00843B8E">
        <w:trPr>
          <w:cnfStyle w:val="000000100000" w:firstRow="0" w:lastRow="0" w:firstColumn="0" w:lastColumn="0" w:oddVBand="0" w:evenVBand="0" w:oddHBand="1" w:evenHBand="0" w:firstRowFirstColumn="0" w:firstRowLastColumn="0" w:lastRowFirstColumn="0" w:lastRowLastColumn="0"/>
          <w:trHeight w:val="377"/>
        </w:trPr>
        <w:tc>
          <w:tcPr>
            <w:cnfStyle w:val="001000000000" w:firstRow="0" w:lastRow="0" w:firstColumn="1" w:lastColumn="0" w:oddVBand="0" w:evenVBand="0" w:oddHBand="0" w:evenHBand="0" w:firstRowFirstColumn="0" w:firstRowLastColumn="0" w:lastRowFirstColumn="0" w:lastRowLastColumn="0"/>
            <w:tcW w:w="1350" w:type="dxa"/>
          </w:tcPr>
          <w:p w:rsidR="004E51DC" w:rsidRPr="00806B5F" w:rsidRDefault="004E51DC" w:rsidP="00806B5F">
            <w:pPr>
              <w:jc w:val="both"/>
              <w:rPr>
                <w:rFonts w:ascii="Thimes" w:hAnsi="Thimes"/>
                <w:lang w:val="en-US"/>
              </w:rPr>
            </w:pPr>
          </w:p>
        </w:tc>
        <w:tc>
          <w:tcPr>
            <w:tcW w:w="1890" w:type="dxa"/>
          </w:tcPr>
          <w:p w:rsidR="004E51DC" w:rsidRPr="00806B5F" w:rsidRDefault="004E51DC" w:rsidP="00806B5F">
            <w:pPr>
              <w:pStyle w:val="ListParagraph"/>
              <w:tabs>
                <w:tab w:val="left" w:pos="0"/>
                <w:tab w:val="left" w:pos="271"/>
              </w:tabs>
              <w:spacing w:after="0" w:line="276" w:lineRule="auto"/>
              <w:ind w:left="86" w:right="-58" w:firstLine="0"/>
              <w:cnfStyle w:val="000000100000" w:firstRow="0" w:lastRow="0" w:firstColumn="0" w:lastColumn="0" w:oddVBand="0" w:evenVBand="0" w:oddHBand="1" w:evenHBand="0" w:firstRowFirstColumn="0" w:firstRowLastColumn="0" w:lastRowFirstColumn="0" w:lastRowLastColumn="0"/>
              <w:rPr>
                <w:rFonts w:ascii="Thimes" w:hAnsi="Thimes"/>
                <w:b/>
                <w:sz w:val="22"/>
              </w:rPr>
            </w:pPr>
            <w:r w:rsidRPr="00806B5F">
              <w:rPr>
                <w:rFonts w:ascii="Thimes" w:hAnsi="Thimes"/>
                <w:b/>
                <w:sz w:val="22"/>
              </w:rPr>
              <w:t>Jumlah</w:t>
            </w:r>
          </w:p>
        </w:tc>
        <w:tc>
          <w:tcPr>
            <w:tcW w:w="720" w:type="dxa"/>
          </w:tcPr>
          <w:p w:rsidR="004E51DC" w:rsidRPr="00806B5F" w:rsidRDefault="00A334A2" w:rsidP="00806B5F">
            <w:pPr>
              <w:jc w:val="center"/>
              <w:cnfStyle w:val="000000100000" w:firstRow="0" w:lastRow="0" w:firstColumn="0" w:lastColumn="0" w:oddVBand="0" w:evenVBand="0" w:oddHBand="1" w:evenHBand="0" w:firstRowFirstColumn="0" w:firstRowLastColumn="0" w:lastRowFirstColumn="0" w:lastRowLastColumn="0"/>
              <w:rPr>
                <w:rFonts w:ascii="Thimes" w:hAnsi="Thimes"/>
                <w:b/>
                <w:lang w:val="en-US"/>
              </w:rPr>
            </w:pPr>
            <w:r w:rsidRPr="00806B5F">
              <w:rPr>
                <w:rFonts w:ascii="Thimes" w:hAnsi="Thimes"/>
                <w:b/>
                <w:lang w:val="en-US"/>
              </w:rPr>
              <w:t>47</w:t>
            </w:r>
          </w:p>
        </w:tc>
      </w:tr>
      <w:tr w:rsidR="004E51DC" w:rsidRPr="00806B5F" w:rsidTr="00843B8E">
        <w:trPr>
          <w:trHeight w:val="422"/>
        </w:trPr>
        <w:tc>
          <w:tcPr>
            <w:cnfStyle w:val="001000000000" w:firstRow="0" w:lastRow="0" w:firstColumn="1" w:lastColumn="0" w:oddVBand="0" w:evenVBand="0" w:oddHBand="0" w:evenHBand="0" w:firstRowFirstColumn="0" w:firstRowLastColumn="0" w:lastRowFirstColumn="0" w:lastRowLastColumn="0"/>
            <w:tcW w:w="1350" w:type="dxa"/>
            <w:tcBorders>
              <w:top w:val="none" w:sz="0" w:space="0" w:color="auto"/>
              <w:left w:val="none" w:sz="0" w:space="0" w:color="auto"/>
              <w:bottom w:val="none" w:sz="0" w:space="0" w:color="auto"/>
            </w:tcBorders>
          </w:tcPr>
          <w:p w:rsidR="004E51DC" w:rsidRPr="00806B5F" w:rsidRDefault="004E51DC" w:rsidP="00806B5F">
            <w:pPr>
              <w:jc w:val="both"/>
              <w:rPr>
                <w:rFonts w:ascii="Thimes" w:hAnsi="Thimes"/>
                <w:lang w:val="en-US"/>
              </w:rPr>
            </w:pPr>
          </w:p>
        </w:tc>
        <w:tc>
          <w:tcPr>
            <w:tcW w:w="1890" w:type="dxa"/>
          </w:tcPr>
          <w:p w:rsidR="004E51DC" w:rsidRPr="00806B5F" w:rsidRDefault="004E51DC" w:rsidP="00806B5F">
            <w:pPr>
              <w:pStyle w:val="ListParagraph"/>
              <w:tabs>
                <w:tab w:val="left" w:pos="0"/>
                <w:tab w:val="left" w:pos="271"/>
              </w:tabs>
              <w:spacing w:after="0" w:line="276" w:lineRule="auto"/>
              <w:ind w:left="86" w:right="-58" w:firstLine="0"/>
              <w:cnfStyle w:val="000000000000" w:firstRow="0" w:lastRow="0" w:firstColumn="0" w:lastColumn="0" w:oddVBand="0" w:evenVBand="0" w:oddHBand="0" w:evenHBand="0" w:firstRowFirstColumn="0" w:firstRowLastColumn="0" w:lastRowFirstColumn="0" w:lastRowLastColumn="0"/>
              <w:rPr>
                <w:rFonts w:ascii="Thimes" w:hAnsi="Thimes"/>
                <w:b/>
                <w:sz w:val="22"/>
              </w:rPr>
            </w:pPr>
            <w:r w:rsidRPr="00806B5F">
              <w:rPr>
                <w:rFonts w:ascii="Thimes" w:hAnsi="Thimes"/>
                <w:b/>
                <w:sz w:val="22"/>
              </w:rPr>
              <w:t>Presentase</w:t>
            </w:r>
          </w:p>
        </w:tc>
        <w:tc>
          <w:tcPr>
            <w:tcW w:w="720" w:type="dxa"/>
          </w:tcPr>
          <w:p w:rsidR="004E51DC" w:rsidRPr="00806B5F" w:rsidRDefault="00A334A2" w:rsidP="00806B5F">
            <w:pPr>
              <w:jc w:val="center"/>
              <w:cnfStyle w:val="000000000000" w:firstRow="0" w:lastRow="0" w:firstColumn="0" w:lastColumn="0" w:oddVBand="0" w:evenVBand="0" w:oddHBand="0" w:evenHBand="0" w:firstRowFirstColumn="0" w:firstRowLastColumn="0" w:lastRowFirstColumn="0" w:lastRowLastColumn="0"/>
              <w:rPr>
                <w:rFonts w:ascii="Thimes" w:hAnsi="Thimes"/>
                <w:b/>
                <w:lang w:val="en-US"/>
              </w:rPr>
            </w:pPr>
            <w:r w:rsidRPr="00806B5F">
              <w:rPr>
                <w:rFonts w:ascii="Thimes" w:hAnsi="Thimes"/>
                <w:b/>
                <w:lang w:val="en-US"/>
              </w:rPr>
              <w:t>67%</w:t>
            </w:r>
          </w:p>
        </w:tc>
      </w:tr>
    </w:tbl>
    <w:p w:rsidR="00574BC9" w:rsidRPr="00806B5F" w:rsidRDefault="00574BC9" w:rsidP="00806B5F">
      <w:pPr>
        <w:pStyle w:val="ListParagraph"/>
        <w:spacing w:line="276" w:lineRule="auto"/>
        <w:ind w:left="0" w:firstLine="630"/>
        <w:rPr>
          <w:rFonts w:ascii="Thimes" w:hAnsi="Thimes"/>
          <w:sz w:val="22"/>
        </w:rPr>
      </w:pPr>
    </w:p>
    <w:p w:rsidR="00970E9E" w:rsidRPr="00806B5F" w:rsidRDefault="00970E9E" w:rsidP="00693BA3">
      <w:pPr>
        <w:pStyle w:val="ListParagraph"/>
        <w:spacing w:line="276" w:lineRule="auto"/>
        <w:ind w:left="540" w:right="-71" w:firstLine="630"/>
        <w:rPr>
          <w:rFonts w:ascii="Thimes" w:hAnsi="Thimes"/>
          <w:sz w:val="22"/>
        </w:rPr>
      </w:pPr>
      <w:r w:rsidRPr="00806B5F">
        <w:rPr>
          <w:rFonts w:ascii="Thimes" w:hAnsi="Thimes"/>
          <w:sz w:val="22"/>
        </w:rPr>
        <w:t xml:space="preserve">Berdasarkan hasil evaluasi oleh pakar media 1, media </w:t>
      </w:r>
      <w:r w:rsidRPr="00806B5F">
        <w:rPr>
          <w:rFonts w:ascii="Thimes" w:hAnsi="Thimes"/>
          <w:i/>
          <w:sz w:val="22"/>
        </w:rPr>
        <w:t xml:space="preserve">E-Bookstory </w:t>
      </w:r>
      <w:r w:rsidRPr="00806B5F">
        <w:rPr>
          <w:rFonts w:ascii="Thimes" w:hAnsi="Thimes"/>
          <w:sz w:val="22"/>
        </w:rPr>
        <w:t>yang dikembangkan oleh peneliti mendapatkan skor 47 dengan presentase sebesar 67%, sehingga dikategorikan tinggi dan layak untuk digunakan.</w:t>
      </w:r>
    </w:p>
    <w:p w:rsidR="00843B8E" w:rsidRPr="00806B5F" w:rsidRDefault="00843B8E" w:rsidP="00806B5F">
      <w:pPr>
        <w:pStyle w:val="ListParagraph"/>
        <w:spacing w:line="276" w:lineRule="auto"/>
        <w:ind w:left="0" w:right="199" w:firstLine="630"/>
        <w:jc w:val="center"/>
        <w:rPr>
          <w:rFonts w:ascii="Thimes" w:hAnsi="Thimes"/>
          <w:sz w:val="22"/>
        </w:rPr>
      </w:pPr>
      <w:r w:rsidRPr="00806B5F">
        <w:rPr>
          <w:rFonts w:ascii="Thimes" w:hAnsi="Thimes"/>
          <w:sz w:val="22"/>
        </w:rPr>
        <w:t>Tabel 4</w:t>
      </w:r>
    </w:p>
    <w:p w:rsidR="00843B8E" w:rsidRPr="00806B5F" w:rsidRDefault="00843B8E" w:rsidP="00806B5F">
      <w:pPr>
        <w:pStyle w:val="ListParagraph"/>
        <w:spacing w:line="276" w:lineRule="auto"/>
        <w:ind w:left="0" w:right="199" w:firstLine="630"/>
        <w:jc w:val="center"/>
        <w:rPr>
          <w:rFonts w:ascii="Thimes" w:hAnsi="Thimes"/>
          <w:sz w:val="22"/>
        </w:rPr>
      </w:pPr>
      <w:r w:rsidRPr="00806B5F">
        <w:rPr>
          <w:rFonts w:ascii="Thimes" w:hAnsi="Thimes"/>
          <w:sz w:val="22"/>
        </w:rPr>
        <w:t>Hasil Validasi Pakar Media 2</w:t>
      </w:r>
    </w:p>
    <w:tbl>
      <w:tblPr>
        <w:tblStyle w:val="GridTable3-Accent5"/>
        <w:tblW w:w="3960" w:type="dxa"/>
        <w:tblInd w:w="6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4"/>
        <w:gridCol w:w="1935"/>
        <w:gridCol w:w="691"/>
      </w:tblGrid>
      <w:tr w:rsidR="00574BC9" w:rsidRPr="00806B5F" w:rsidTr="00693BA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54" w:type="dxa"/>
            <w:tcBorders>
              <w:top w:val="single" w:sz="4" w:space="0" w:color="auto"/>
              <w:left w:val="none" w:sz="0" w:space="0" w:color="auto"/>
              <w:bottom w:val="single" w:sz="4" w:space="0" w:color="auto"/>
              <w:right w:val="none" w:sz="0" w:space="0" w:color="auto"/>
            </w:tcBorders>
          </w:tcPr>
          <w:p w:rsidR="00574BC9" w:rsidRPr="00806B5F" w:rsidRDefault="00574BC9" w:rsidP="00806B5F">
            <w:pPr>
              <w:jc w:val="center"/>
              <w:rPr>
                <w:rFonts w:ascii="Thimes" w:hAnsi="Thimes"/>
                <w:i w:val="0"/>
                <w:lang w:val="en-US"/>
              </w:rPr>
            </w:pPr>
            <w:r w:rsidRPr="00806B5F">
              <w:rPr>
                <w:rFonts w:ascii="Thimes" w:hAnsi="Thimes"/>
                <w:i w:val="0"/>
                <w:lang w:val="en-US"/>
              </w:rPr>
              <w:t>Aspek</w:t>
            </w:r>
          </w:p>
        </w:tc>
        <w:tc>
          <w:tcPr>
            <w:tcW w:w="2094" w:type="dxa"/>
            <w:tcBorders>
              <w:top w:val="single" w:sz="4" w:space="0" w:color="auto"/>
              <w:left w:val="none" w:sz="0" w:space="0" w:color="auto"/>
              <w:bottom w:val="single" w:sz="4" w:space="0" w:color="auto"/>
              <w:right w:val="none" w:sz="0" w:space="0" w:color="auto"/>
            </w:tcBorders>
          </w:tcPr>
          <w:p w:rsidR="00574BC9" w:rsidRPr="00806B5F" w:rsidRDefault="00574BC9" w:rsidP="00806B5F">
            <w:pPr>
              <w:jc w:val="center"/>
              <w:cnfStyle w:val="100000000000" w:firstRow="1" w:lastRow="0" w:firstColumn="0" w:lastColumn="0" w:oddVBand="0" w:evenVBand="0" w:oddHBand="0" w:evenHBand="0" w:firstRowFirstColumn="0" w:firstRowLastColumn="0" w:lastRowFirstColumn="0" w:lastRowLastColumn="0"/>
              <w:rPr>
                <w:rFonts w:ascii="Thimes" w:hAnsi="Thimes"/>
                <w:lang w:val="en-US"/>
              </w:rPr>
            </w:pPr>
            <w:r w:rsidRPr="00806B5F">
              <w:rPr>
                <w:rFonts w:ascii="Thimes" w:hAnsi="Thimes"/>
                <w:lang w:val="en-US"/>
              </w:rPr>
              <w:t>Indikator</w:t>
            </w:r>
          </w:p>
        </w:tc>
        <w:tc>
          <w:tcPr>
            <w:tcW w:w="712" w:type="dxa"/>
            <w:tcBorders>
              <w:top w:val="single" w:sz="4" w:space="0" w:color="auto"/>
              <w:left w:val="none" w:sz="0" w:space="0" w:color="auto"/>
              <w:bottom w:val="single" w:sz="4" w:space="0" w:color="auto"/>
              <w:right w:val="none" w:sz="0" w:space="0" w:color="auto"/>
            </w:tcBorders>
          </w:tcPr>
          <w:p w:rsidR="00574BC9" w:rsidRPr="00806B5F" w:rsidRDefault="00574BC9" w:rsidP="00806B5F">
            <w:pPr>
              <w:jc w:val="center"/>
              <w:cnfStyle w:val="100000000000" w:firstRow="1" w:lastRow="0" w:firstColumn="0" w:lastColumn="0" w:oddVBand="0" w:evenVBand="0" w:oddHBand="0" w:evenHBand="0" w:firstRowFirstColumn="0" w:firstRowLastColumn="0" w:lastRowFirstColumn="0" w:lastRowLastColumn="0"/>
              <w:rPr>
                <w:rFonts w:ascii="Thimes" w:hAnsi="Thimes"/>
                <w:lang w:val="en-US"/>
              </w:rPr>
            </w:pPr>
            <w:r w:rsidRPr="00806B5F">
              <w:rPr>
                <w:rFonts w:ascii="Thimes" w:hAnsi="Thimes"/>
                <w:lang w:val="en-US"/>
              </w:rPr>
              <w:t>Skor</w:t>
            </w:r>
          </w:p>
        </w:tc>
      </w:tr>
      <w:tr w:rsidR="00574BC9" w:rsidRPr="00806B5F" w:rsidTr="00693B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4" w:type="dxa"/>
            <w:vMerge w:val="restart"/>
            <w:tcBorders>
              <w:top w:val="single" w:sz="4" w:space="0" w:color="auto"/>
              <w:left w:val="none" w:sz="0" w:space="0" w:color="auto"/>
              <w:bottom w:val="none" w:sz="0" w:space="0" w:color="auto"/>
            </w:tcBorders>
          </w:tcPr>
          <w:p w:rsidR="00574BC9" w:rsidRPr="00806B5F" w:rsidRDefault="00574BC9" w:rsidP="00806B5F">
            <w:pPr>
              <w:jc w:val="both"/>
              <w:rPr>
                <w:rFonts w:ascii="Thimes" w:hAnsi="Thimes"/>
                <w:i w:val="0"/>
                <w:lang w:val="en-US"/>
              </w:rPr>
            </w:pPr>
            <w:r w:rsidRPr="00806B5F">
              <w:rPr>
                <w:rFonts w:ascii="Thimes" w:hAnsi="Thimes"/>
                <w:i w:val="0"/>
                <w:lang w:val="en-US"/>
              </w:rPr>
              <w:t>Tampilan</w:t>
            </w:r>
          </w:p>
        </w:tc>
        <w:tc>
          <w:tcPr>
            <w:tcW w:w="2094" w:type="dxa"/>
            <w:tcBorders>
              <w:top w:val="single" w:sz="4" w:space="0" w:color="auto"/>
            </w:tcBorders>
          </w:tcPr>
          <w:p w:rsidR="00574BC9" w:rsidRPr="00806B5F" w:rsidRDefault="00574BC9" w:rsidP="00806B5F">
            <w:pPr>
              <w:pStyle w:val="ListParagraph"/>
              <w:numPr>
                <w:ilvl w:val="0"/>
                <w:numId w:val="15"/>
              </w:numPr>
              <w:tabs>
                <w:tab w:val="left" w:pos="91"/>
              </w:tabs>
              <w:spacing w:line="276" w:lineRule="auto"/>
              <w:ind w:left="90" w:hanging="180"/>
              <w:cnfStyle w:val="000000100000" w:firstRow="0" w:lastRow="0" w:firstColumn="0" w:lastColumn="0" w:oddVBand="0" w:evenVBand="0" w:oddHBand="1" w:evenHBand="0" w:firstRowFirstColumn="0" w:firstRowLastColumn="0" w:lastRowFirstColumn="0" w:lastRowLastColumn="0"/>
              <w:rPr>
                <w:rFonts w:ascii="Thimes" w:hAnsi="Thimes"/>
                <w:b/>
                <w:sz w:val="22"/>
              </w:rPr>
            </w:pPr>
            <w:r w:rsidRPr="00806B5F">
              <w:rPr>
                <w:rFonts w:ascii="Thimes" w:hAnsi="Thimes"/>
                <w:sz w:val="22"/>
              </w:rPr>
              <w:t xml:space="preserve"> Kesesuaian jenis huruf dan ukuran huruf yang digunakan untuk kelas 5 SD</w:t>
            </w:r>
          </w:p>
        </w:tc>
        <w:tc>
          <w:tcPr>
            <w:tcW w:w="712" w:type="dxa"/>
            <w:tcBorders>
              <w:top w:val="single" w:sz="4" w:space="0" w:color="auto"/>
            </w:tcBorders>
          </w:tcPr>
          <w:p w:rsidR="00574BC9" w:rsidRPr="00806B5F" w:rsidRDefault="00574BC9" w:rsidP="00806B5F">
            <w:pPr>
              <w:jc w:val="center"/>
              <w:cnfStyle w:val="000000100000" w:firstRow="0" w:lastRow="0" w:firstColumn="0" w:lastColumn="0" w:oddVBand="0" w:evenVBand="0" w:oddHBand="1" w:evenHBand="0" w:firstRowFirstColumn="0" w:firstRowLastColumn="0" w:lastRowFirstColumn="0" w:lastRowLastColumn="0"/>
              <w:rPr>
                <w:rFonts w:ascii="Thimes" w:hAnsi="Thimes"/>
                <w:lang w:val="en-US"/>
              </w:rPr>
            </w:pPr>
            <w:r w:rsidRPr="00806B5F">
              <w:rPr>
                <w:rFonts w:ascii="Thimes" w:hAnsi="Thimes"/>
                <w:lang w:val="en-US"/>
              </w:rPr>
              <w:t>3</w:t>
            </w:r>
          </w:p>
        </w:tc>
      </w:tr>
      <w:tr w:rsidR="00574BC9" w:rsidRPr="00806B5F" w:rsidTr="00693BA3">
        <w:tc>
          <w:tcPr>
            <w:cnfStyle w:val="001000000000" w:firstRow="0" w:lastRow="0" w:firstColumn="1" w:lastColumn="0" w:oddVBand="0" w:evenVBand="0" w:oddHBand="0" w:evenHBand="0" w:firstRowFirstColumn="0" w:firstRowLastColumn="0" w:lastRowFirstColumn="0" w:lastRowLastColumn="0"/>
            <w:tcW w:w="1154" w:type="dxa"/>
            <w:vMerge/>
            <w:tcBorders>
              <w:top w:val="none" w:sz="0" w:space="0" w:color="auto"/>
              <w:left w:val="none" w:sz="0" w:space="0" w:color="auto"/>
              <w:bottom w:val="none" w:sz="0" w:space="0" w:color="auto"/>
            </w:tcBorders>
          </w:tcPr>
          <w:p w:rsidR="00574BC9" w:rsidRPr="00806B5F" w:rsidRDefault="00574BC9" w:rsidP="00806B5F">
            <w:pPr>
              <w:jc w:val="center"/>
              <w:rPr>
                <w:rFonts w:ascii="Thimes" w:hAnsi="Thimes"/>
                <w:lang w:val="en-US"/>
              </w:rPr>
            </w:pPr>
          </w:p>
        </w:tc>
        <w:tc>
          <w:tcPr>
            <w:tcW w:w="2094" w:type="dxa"/>
          </w:tcPr>
          <w:p w:rsidR="00574BC9" w:rsidRPr="00806B5F" w:rsidRDefault="00574BC9" w:rsidP="00806B5F">
            <w:pPr>
              <w:pStyle w:val="ListParagraph"/>
              <w:numPr>
                <w:ilvl w:val="0"/>
                <w:numId w:val="15"/>
              </w:numPr>
              <w:tabs>
                <w:tab w:val="left" w:pos="91"/>
              </w:tabs>
              <w:spacing w:line="276" w:lineRule="auto"/>
              <w:ind w:left="91" w:hanging="180"/>
              <w:cnfStyle w:val="000000000000" w:firstRow="0" w:lastRow="0" w:firstColumn="0" w:lastColumn="0" w:oddVBand="0" w:evenVBand="0" w:oddHBand="0" w:evenHBand="0" w:firstRowFirstColumn="0" w:firstRowLastColumn="0" w:lastRowFirstColumn="0" w:lastRowLastColumn="0"/>
              <w:rPr>
                <w:rFonts w:ascii="Thimes" w:hAnsi="Thimes"/>
                <w:sz w:val="22"/>
              </w:rPr>
            </w:pPr>
            <w:r w:rsidRPr="00806B5F">
              <w:rPr>
                <w:rFonts w:ascii="Thimes" w:hAnsi="Thimes"/>
                <w:sz w:val="22"/>
              </w:rPr>
              <w:t xml:space="preserve"> Kesesuaian ilustrasi gambar dengan cerita</w:t>
            </w:r>
          </w:p>
        </w:tc>
        <w:tc>
          <w:tcPr>
            <w:tcW w:w="712" w:type="dxa"/>
          </w:tcPr>
          <w:p w:rsidR="00574BC9" w:rsidRPr="00806B5F" w:rsidRDefault="00574BC9" w:rsidP="00806B5F">
            <w:pPr>
              <w:jc w:val="center"/>
              <w:cnfStyle w:val="000000000000" w:firstRow="0" w:lastRow="0" w:firstColumn="0" w:lastColumn="0" w:oddVBand="0" w:evenVBand="0" w:oddHBand="0" w:evenHBand="0" w:firstRowFirstColumn="0" w:firstRowLastColumn="0" w:lastRowFirstColumn="0" w:lastRowLastColumn="0"/>
              <w:rPr>
                <w:rFonts w:ascii="Thimes" w:hAnsi="Thimes"/>
                <w:lang w:val="en-US"/>
              </w:rPr>
            </w:pPr>
            <w:r w:rsidRPr="00806B5F">
              <w:rPr>
                <w:rFonts w:ascii="Thimes" w:hAnsi="Thimes"/>
                <w:lang w:val="en-US"/>
              </w:rPr>
              <w:t>3</w:t>
            </w:r>
          </w:p>
        </w:tc>
      </w:tr>
      <w:tr w:rsidR="00574BC9" w:rsidRPr="00806B5F" w:rsidTr="00693B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4" w:type="dxa"/>
            <w:vMerge/>
            <w:tcBorders>
              <w:top w:val="none" w:sz="0" w:space="0" w:color="auto"/>
              <w:left w:val="none" w:sz="0" w:space="0" w:color="auto"/>
              <w:bottom w:val="none" w:sz="0" w:space="0" w:color="auto"/>
            </w:tcBorders>
          </w:tcPr>
          <w:p w:rsidR="00574BC9" w:rsidRPr="00806B5F" w:rsidRDefault="00574BC9" w:rsidP="00806B5F">
            <w:pPr>
              <w:jc w:val="center"/>
              <w:rPr>
                <w:rFonts w:ascii="Thimes" w:hAnsi="Thimes"/>
                <w:lang w:val="en-US"/>
              </w:rPr>
            </w:pPr>
          </w:p>
        </w:tc>
        <w:tc>
          <w:tcPr>
            <w:tcW w:w="2094" w:type="dxa"/>
          </w:tcPr>
          <w:p w:rsidR="00574BC9" w:rsidRPr="00806B5F" w:rsidRDefault="00574BC9" w:rsidP="00806B5F">
            <w:pPr>
              <w:pStyle w:val="ListParagraph"/>
              <w:numPr>
                <w:ilvl w:val="0"/>
                <w:numId w:val="15"/>
              </w:numPr>
              <w:tabs>
                <w:tab w:val="left" w:pos="91"/>
              </w:tabs>
              <w:spacing w:line="276" w:lineRule="auto"/>
              <w:ind w:left="91" w:hanging="180"/>
              <w:cnfStyle w:val="000000100000" w:firstRow="0" w:lastRow="0" w:firstColumn="0" w:lastColumn="0" w:oddVBand="0" w:evenVBand="0" w:oddHBand="1" w:evenHBand="0" w:firstRowFirstColumn="0" w:firstRowLastColumn="0" w:lastRowFirstColumn="0" w:lastRowLastColumn="0"/>
              <w:rPr>
                <w:rFonts w:ascii="Thimes" w:hAnsi="Thimes"/>
                <w:sz w:val="22"/>
              </w:rPr>
            </w:pPr>
            <w:r w:rsidRPr="00806B5F">
              <w:rPr>
                <w:rFonts w:ascii="Thimes" w:hAnsi="Thimes"/>
                <w:sz w:val="22"/>
              </w:rPr>
              <w:t xml:space="preserve"> Kesesuaian dengan pemilihan latar belakang di setiap halaman</w:t>
            </w:r>
          </w:p>
        </w:tc>
        <w:tc>
          <w:tcPr>
            <w:tcW w:w="712" w:type="dxa"/>
          </w:tcPr>
          <w:p w:rsidR="00574BC9" w:rsidRPr="00806B5F" w:rsidRDefault="00574BC9" w:rsidP="00806B5F">
            <w:pPr>
              <w:jc w:val="center"/>
              <w:cnfStyle w:val="000000100000" w:firstRow="0" w:lastRow="0" w:firstColumn="0" w:lastColumn="0" w:oddVBand="0" w:evenVBand="0" w:oddHBand="1" w:evenHBand="0" w:firstRowFirstColumn="0" w:firstRowLastColumn="0" w:lastRowFirstColumn="0" w:lastRowLastColumn="0"/>
              <w:rPr>
                <w:rFonts w:ascii="Thimes" w:hAnsi="Thimes"/>
                <w:lang w:val="en-US"/>
              </w:rPr>
            </w:pPr>
            <w:r w:rsidRPr="00806B5F">
              <w:rPr>
                <w:rFonts w:ascii="Thimes" w:hAnsi="Thimes"/>
                <w:lang w:val="en-US"/>
              </w:rPr>
              <w:t>3</w:t>
            </w:r>
          </w:p>
        </w:tc>
      </w:tr>
      <w:tr w:rsidR="00574BC9" w:rsidRPr="00806B5F" w:rsidTr="00693BA3">
        <w:tc>
          <w:tcPr>
            <w:cnfStyle w:val="001000000000" w:firstRow="0" w:lastRow="0" w:firstColumn="1" w:lastColumn="0" w:oddVBand="0" w:evenVBand="0" w:oddHBand="0" w:evenHBand="0" w:firstRowFirstColumn="0" w:firstRowLastColumn="0" w:lastRowFirstColumn="0" w:lastRowLastColumn="0"/>
            <w:tcW w:w="1154" w:type="dxa"/>
            <w:vMerge/>
            <w:tcBorders>
              <w:top w:val="none" w:sz="0" w:space="0" w:color="auto"/>
              <w:left w:val="none" w:sz="0" w:space="0" w:color="auto"/>
              <w:bottom w:val="none" w:sz="0" w:space="0" w:color="auto"/>
            </w:tcBorders>
          </w:tcPr>
          <w:p w:rsidR="00574BC9" w:rsidRPr="00806B5F" w:rsidRDefault="00574BC9" w:rsidP="00806B5F">
            <w:pPr>
              <w:jc w:val="center"/>
              <w:rPr>
                <w:rFonts w:ascii="Thimes" w:hAnsi="Thimes"/>
                <w:lang w:val="en-US"/>
              </w:rPr>
            </w:pPr>
          </w:p>
        </w:tc>
        <w:tc>
          <w:tcPr>
            <w:tcW w:w="2094" w:type="dxa"/>
          </w:tcPr>
          <w:p w:rsidR="00574BC9" w:rsidRPr="00806B5F" w:rsidRDefault="00574BC9" w:rsidP="00806B5F">
            <w:pPr>
              <w:pStyle w:val="ListParagraph"/>
              <w:numPr>
                <w:ilvl w:val="0"/>
                <w:numId w:val="15"/>
              </w:numPr>
              <w:tabs>
                <w:tab w:val="left" w:pos="91"/>
              </w:tabs>
              <w:spacing w:line="276" w:lineRule="auto"/>
              <w:ind w:left="91" w:hanging="180"/>
              <w:cnfStyle w:val="000000000000" w:firstRow="0" w:lastRow="0" w:firstColumn="0" w:lastColumn="0" w:oddVBand="0" w:evenVBand="0" w:oddHBand="0" w:evenHBand="0" w:firstRowFirstColumn="0" w:firstRowLastColumn="0" w:lastRowFirstColumn="0" w:lastRowLastColumn="0"/>
              <w:rPr>
                <w:rFonts w:ascii="Thimes" w:hAnsi="Thimes"/>
                <w:sz w:val="22"/>
              </w:rPr>
            </w:pPr>
            <w:r w:rsidRPr="00806B5F">
              <w:rPr>
                <w:rFonts w:ascii="Thimes" w:hAnsi="Thimes"/>
                <w:sz w:val="22"/>
              </w:rPr>
              <w:t xml:space="preserve"> Kesesuaian teks dengan warna</w:t>
            </w:r>
          </w:p>
        </w:tc>
        <w:tc>
          <w:tcPr>
            <w:tcW w:w="712" w:type="dxa"/>
          </w:tcPr>
          <w:p w:rsidR="00574BC9" w:rsidRPr="00806B5F" w:rsidRDefault="00574BC9" w:rsidP="00806B5F">
            <w:pPr>
              <w:jc w:val="center"/>
              <w:cnfStyle w:val="000000000000" w:firstRow="0" w:lastRow="0" w:firstColumn="0" w:lastColumn="0" w:oddVBand="0" w:evenVBand="0" w:oddHBand="0" w:evenHBand="0" w:firstRowFirstColumn="0" w:firstRowLastColumn="0" w:lastRowFirstColumn="0" w:lastRowLastColumn="0"/>
              <w:rPr>
                <w:rFonts w:ascii="Thimes" w:hAnsi="Thimes"/>
                <w:lang w:val="en-US"/>
              </w:rPr>
            </w:pPr>
            <w:r w:rsidRPr="00806B5F">
              <w:rPr>
                <w:rFonts w:ascii="Thimes" w:hAnsi="Thimes"/>
                <w:lang w:val="en-US"/>
              </w:rPr>
              <w:t>3</w:t>
            </w:r>
          </w:p>
        </w:tc>
      </w:tr>
      <w:tr w:rsidR="00574BC9" w:rsidRPr="00806B5F" w:rsidTr="00693B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4" w:type="dxa"/>
            <w:vMerge/>
            <w:tcBorders>
              <w:top w:val="none" w:sz="0" w:space="0" w:color="auto"/>
              <w:left w:val="none" w:sz="0" w:space="0" w:color="auto"/>
              <w:bottom w:val="none" w:sz="0" w:space="0" w:color="auto"/>
            </w:tcBorders>
          </w:tcPr>
          <w:p w:rsidR="00574BC9" w:rsidRPr="00806B5F" w:rsidRDefault="00574BC9" w:rsidP="00806B5F">
            <w:pPr>
              <w:jc w:val="center"/>
              <w:rPr>
                <w:rFonts w:ascii="Thimes" w:hAnsi="Thimes"/>
                <w:lang w:val="en-US"/>
              </w:rPr>
            </w:pPr>
          </w:p>
        </w:tc>
        <w:tc>
          <w:tcPr>
            <w:tcW w:w="2094" w:type="dxa"/>
          </w:tcPr>
          <w:p w:rsidR="00574BC9" w:rsidRPr="00806B5F" w:rsidRDefault="00574BC9" w:rsidP="00806B5F">
            <w:pPr>
              <w:pStyle w:val="ListParagraph"/>
              <w:numPr>
                <w:ilvl w:val="0"/>
                <w:numId w:val="15"/>
              </w:numPr>
              <w:tabs>
                <w:tab w:val="left" w:pos="91"/>
              </w:tabs>
              <w:spacing w:line="276" w:lineRule="auto"/>
              <w:ind w:left="91" w:hanging="180"/>
              <w:cnfStyle w:val="000000100000" w:firstRow="0" w:lastRow="0" w:firstColumn="0" w:lastColumn="0" w:oddVBand="0" w:evenVBand="0" w:oddHBand="1" w:evenHBand="0" w:firstRowFirstColumn="0" w:firstRowLastColumn="0" w:lastRowFirstColumn="0" w:lastRowLastColumn="0"/>
              <w:rPr>
                <w:rFonts w:ascii="Thimes" w:hAnsi="Thimes"/>
                <w:sz w:val="22"/>
              </w:rPr>
            </w:pPr>
            <w:r w:rsidRPr="00806B5F">
              <w:rPr>
                <w:rFonts w:ascii="Thimes" w:hAnsi="Thimes"/>
                <w:sz w:val="22"/>
              </w:rPr>
              <w:t xml:space="preserve"> Ketepatan bentuk teks dengan gambar</w:t>
            </w:r>
          </w:p>
        </w:tc>
        <w:tc>
          <w:tcPr>
            <w:tcW w:w="712" w:type="dxa"/>
          </w:tcPr>
          <w:p w:rsidR="00574BC9" w:rsidRPr="00806B5F" w:rsidRDefault="00574BC9" w:rsidP="00806B5F">
            <w:pPr>
              <w:jc w:val="center"/>
              <w:cnfStyle w:val="000000100000" w:firstRow="0" w:lastRow="0" w:firstColumn="0" w:lastColumn="0" w:oddVBand="0" w:evenVBand="0" w:oddHBand="1" w:evenHBand="0" w:firstRowFirstColumn="0" w:firstRowLastColumn="0" w:lastRowFirstColumn="0" w:lastRowLastColumn="0"/>
              <w:rPr>
                <w:rFonts w:ascii="Thimes" w:hAnsi="Thimes"/>
                <w:lang w:val="en-US"/>
              </w:rPr>
            </w:pPr>
            <w:r w:rsidRPr="00806B5F">
              <w:rPr>
                <w:rFonts w:ascii="Thimes" w:hAnsi="Thimes"/>
                <w:lang w:val="en-US"/>
              </w:rPr>
              <w:t>3</w:t>
            </w:r>
          </w:p>
        </w:tc>
      </w:tr>
      <w:tr w:rsidR="00574BC9" w:rsidRPr="00806B5F" w:rsidTr="00693BA3">
        <w:tc>
          <w:tcPr>
            <w:cnfStyle w:val="001000000000" w:firstRow="0" w:lastRow="0" w:firstColumn="1" w:lastColumn="0" w:oddVBand="0" w:evenVBand="0" w:oddHBand="0" w:evenHBand="0" w:firstRowFirstColumn="0" w:firstRowLastColumn="0" w:lastRowFirstColumn="0" w:lastRowLastColumn="0"/>
            <w:tcW w:w="1154" w:type="dxa"/>
            <w:vMerge w:val="restart"/>
            <w:tcBorders>
              <w:top w:val="none" w:sz="0" w:space="0" w:color="auto"/>
              <w:left w:val="none" w:sz="0" w:space="0" w:color="auto"/>
              <w:bottom w:val="none" w:sz="0" w:space="0" w:color="auto"/>
            </w:tcBorders>
          </w:tcPr>
          <w:p w:rsidR="00574BC9" w:rsidRPr="00806B5F" w:rsidRDefault="00574BC9" w:rsidP="00806B5F">
            <w:pPr>
              <w:jc w:val="both"/>
              <w:rPr>
                <w:rFonts w:ascii="Thimes" w:hAnsi="Thimes"/>
                <w:i w:val="0"/>
                <w:lang w:val="en-US"/>
              </w:rPr>
            </w:pPr>
            <w:r w:rsidRPr="00806B5F">
              <w:rPr>
                <w:rFonts w:ascii="Thimes" w:hAnsi="Thimes"/>
                <w:i w:val="0"/>
                <w:lang w:val="en-US"/>
              </w:rPr>
              <w:t>Isi Cerita</w:t>
            </w:r>
          </w:p>
        </w:tc>
        <w:tc>
          <w:tcPr>
            <w:tcW w:w="2094" w:type="dxa"/>
          </w:tcPr>
          <w:p w:rsidR="00574BC9" w:rsidRPr="00806B5F" w:rsidRDefault="00574BC9" w:rsidP="00806B5F">
            <w:pPr>
              <w:pStyle w:val="ListParagraph"/>
              <w:numPr>
                <w:ilvl w:val="0"/>
                <w:numId w:val="15"/>
              </w:numPr>
              <w:tabs>
                <w:tab w:val="left" w:pos="91"/>
              </w:tabs>
              <w:spacing w:line="276" w:lineRule="auto"/>
              <w:ind w:left="91" w:hanging="180"/>
              <w:cnfStyle w:val="000000000000" w:firstRow="0" w:lastRow="0" w:firstColumn="0" w:lastColumn="0" w:oddVBand="0" w:evenVBand="0" w:oddHBand="0" w:evenHBand="0" w:firstRowFirstColumn="0" w:firstRowLastColumn="0" w:lastRowFirstColumn="0" w:lastRowLastColumn="0"/>
              <w:rPr>
                <w:rFonts w:ascii="Thimes" w:hAnsi="Thimes"/>
                <w:sz w:val="22"/>
              </w:rPr>
            </w:pPr>
            <w:r w:rsidRPr="00806B5F">
              <w:rPr>
                <w:rFonts w:ascii="Thimes" w:hAnsi="Thimes"/>
                <w:sz w:val="22"/>
              </w:rPr>
              <w:t xml:space="preserve"> Kesesuaian antara media </w:t>
            </w:r>
            <w:r w:rsidRPr="00806B5F">
              <w:rPr>
                <w:rFonts w:ascii="Thimes" w:hAnsi="Thimes"/>
                <w:i/>
                <w:sz w:val="22"/>
              </w:rPr>
              <w:t xml:space="preserve">E-Bookstory </w:t>
            </w:r>
            <w:r w:rsidRPr="00806B5F">
              <w:rPr>
                <w:rFonts w:ascii="Thimes" w:hAnsi="Thimes"/>
                <w:sz w:val="22"/>
              </w:rPr>
              <w:t xml:space="preserve">dengan materi pembelajaran.  </w:t>
            </w:r>
          </w:p>
        </w:tc>
        <w:tc>
          <w:tcPr>
            <w:tcW w:w="712" w:type="dxa"/>
          </w:tcPr>
          <w:p w:rsidR="00574BC9" w:rsidRPr="00806B5F" w:rsidRDefault="00574BC9" w:rsidP="00806B5F">
            <w:pPr>
              <w:jc w:val="center"/>
              <w:cnfStyle w:val="000000000000" w:firstRow="0" w:lastRow="0" w:firstColumn="0" w:lastColumn="0" w:oddVBand="0" w:evenVBand="0" w:oddHBand="0" w:evenHBand="0" w:firstRowFirstColumn="0" w:firstRowLastColumn="0" w:lastRowFirstColumn="0" w:lastRowLastColumn="0"/>
              <w:rPr>
                <w:rFonts w:ascii="Thimes" w:hAnsi="Thimes"/>
                <w:lang w:val="en-US"/>
              </w:rPr>
            </w:pPr>
            <w:r w:rsidRPr="00806B5F">
              <w:rPr>
                <w:rFonts w:ascii="Thimes" w:hAnsi="Thimes"/>
                <w:lang w:val="en-US"/>
              </w:rPr>
              <w:t>4</w:t>
            </w:r>
          </w:p>
        </w:tc>
      </w:tr>
      <w:tr w:rsidR="00574BC9" w:rsidRPr="00806B5F" w:rsidTr="00693B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4" w:type="dxa"/>
            <w:vMerge/>
            <w:tcBorders>
              <w:top w:val="none" w:sz="0" w:space="0" w:color="auto"/>
              <w:left w:val="none" w:sz="0" w:space="0" w:color="auto"/>
              <w:bottom w:val="none" w:sz="0" w:space="0" w:color="auto"/>
            </w:tcBorders>
          </w:tcPr>
          <w:p w:rsidR="00574BC9" w:rsidRPr="00806B5F" w:rsidRDefault="00574BC9" w:rsidP="00806B5F">
            <w:pPr>
              <w:jc w:val="center"/>
              <w:rPr>
                <w:rFonts w:ascii="Thimes" w:hAnsi="Thimes"/>
                <w:lang w:val="en-US"/>
              </w:rPr>
            </w:pPr>
          </w:p>
        </w:tc>
        <w:tc>
          <w:tcPr>
            <w:tcW w:w="2094" w:type="dxa"/>
          </w:tcPr>
          <w:p w:rsidR="00574BC9" w:rsidRPr="00806B5F" w:rsidRDefault="00574BC9" w:rsidP="00806B5F">
            <w:pPr>
              <w:pStyle w:val="ListParagraph"/>
              <w:numPr>
                <w:ilvl w:val="0"/>
                <w:numId w:val="15"/>
              </w:numPr>
              <w:tabs>
                <w:tab w:val="left" w:pos="91"/>
              </w:tabs>
              <w:spacing w:line="276" w:lineRule="auto"/>
              <w:ind w:left="91" w:hanging="180"/>
              <w:cnfStyle w:val="000000100000" w:firstRow="0" w:lastRow="0" w:firstColumn="0" w:lastColumn="0" w:oddVBand="0" w:evenVBand="0" w:oddHBand="1" w:evenHBand="0" w:firstRowFirstColumn="0" w:firstRowLastColumn="0" w:lastRowFirstColumn="0" w:lastRowLastColumn="0"/>
              <w:rPr>
                <w:rFonts w:ascii="Thimes" w:hAnsi="Thimes"/>
                <w:sz w:val="22"/>
              </w:rPr>
            </w:pPr>
            <w:r w:rsidRPr="00806B5F">
              <w:rPr>
                <w:rFonts w:ascii="Thimes" w:hAnsi="Thimes"/>
                <w:sz w:val="22"/>
              </w:rPr>
              <w:t xml:space="preserve"> Kebermanfaatan media buku cerita bergambar dalam mepermudah pemahaman konsep.</w:t>
            </w:r>
          </w:p>
        </w:tc>
        <w:tc>
          <w:tcPr>
            <w:tcW w:w="712" w:type="dxa"/>
          </w:tcPr>
          <w:p w:rsidR="00574BC9" w:rsidRPr="00806B5F" w:rsidRDefault="00574BC9" w:rsidP="00806B5F">
            <w:pPr>
              <w:jc w:val="center"/>
              <w:cnfStyle w:val="000000100000" w:firstRow="0" w:lastRow="0" w:firstColumn="0" w:lastColumn="0" w:oddVBand="0" w:evenVBand="0" w:oddHBand="1" w:evenHBand="0" w:firstRowFirstColumn="0" w:firstRowLastColumn="0" w:lastRowFirstColumn="0" w:lastRowLastColumn="0"/>
              <w:rPr>
                <w:rFonts w:ascii="Thimes" w:hAnsi="Thimes"/>
                <w:lang w:val="en-US"/>
              </w:rPr>
            </w:pPr>
            <w:r w:rsidRPr="00806B5F">
              <w:rPr>
                <w:rFonts w:ascii="Thimes" w:hAnsi="Thimes"/>
                <w:lang w:val="en-US"/>
              </w:rPr>
              <w:t>3</w:t>
            </w:r>
          </w:p>
        </w:tc>
      </w:tr>
      <w:tr w:rsidR="00574BC9" w:rsidRPr="00806B5F" w:rsidTr="00693BA3">
        <w:tc>
          <w:tcPr>
            <w:cnfStyle w:val="001000000000" w:firstRow="0" w:lastRow="0" w:firstColumn="1" w:lastColumn="0" w:oddVBand="0" w:evenVBand="0" w:oddHBand="0" w:evenHBand="0" w:firstRowFirstColumn="0" w:firstRowLastColumn="0" w:lastRowFirstColumn="0" w:lastRowLastColumn="0"/>
            <w:tcW w:w="1154" w:type="dxa"/>
            <w:vMerge/>
            <w:tcBorders>
              <w:top w:val="none" w:sz="0" w:space="0" w:color="auto"/>
              <w:left w:val="none" w:sz="0" w:space="0" w:color="auto"/>
              <w:bottom w:val="none" w:sz="0" w:space="0" w:color="auto"/>
            </w:tcBorders>
          </w:tcPr>
          <w:p w:rsidR="00574BC9" w:rsidRPr="00806B5F" w:rsidRDefault="00574BC9" w:rsidP="00806B5F">
            <w:pPr>
              <w:jc w:val="center"/>
              <w:rPr>
                <w:rFonts w:ascii="Thimes" w:hAnsi="Thimes"/>
                <w:lang w:val="en-US"/>
              </w:rPr>
            </w:pPr>
          </w:p>
        </w:tc>
        <w:tc>
          <w:tcPr>
            <w:tcW w:w="2094" w:type="dxa"/>
          </w:tcPr>
          <w:p w:rsidR="00574BC9" w:rsidRPr="00806B5F" w:rsidRDefault="00574BC9" w:rsidP="00806B5F">
            <w:pPr>
              <w:pStyle w:val="ListParagraph"/>
              <w:numPr>
                <w:ilvl w:val="0"/>
                <w:numId w:val="15"/>
              </w:numPr>
              <w:tabs>
                <w:tab w:val="left" w:pos="91"/>
              </w:tabs>
              <w:spacing w:line="276" w:lineRule="auto"/>
              <w:ind w:left="91" w:hanging="180"/>
              <w:cnfStyle w:val="000000000000" w:firstRow="0" w:lastRow="0" w:firstColumn="0" w:lastColumn="0" w:oddVBand="0" w:evenVBand="0" w:oddHBand="0" w:evenHBand="0" w:firstRowFirstColumn="0" w:firstRowLastColumn="0" w:lastRowFirstColumn="0" w:lastRowLastColumn="0"/>
              <w:rPr>
                <w:rFonts w:ascii="Thimes" w:hAnsi="Thimes"/>
                <w:sz w:val="22"/>
              </w:rPr>
            </w:pPr>
            <w:r w:rsidRPr="00806B5F">
              <w:rPr>
                <w:rFonts w:ascii="Thimes" w:hAnsi="Thimes"/>
                <w:sz w:val="22"/>
              </w:rPr>
              <w:t xml:space="preserve"> Kebermanfaatan buku dalam meningkatkan minat membaca siswa.</w:t>
            </w:r>
          </w:p>
        </w:tc>
        <w:tc>
          <w:tcPr>
            <w:tcW w:w="712" w:type="dxa"/>
          </w:tcPr>
          <w:p w:rsidR="00574BC9" w:rsidRPr="00806B5F" w:rsidRDefault="00574BC9" w:rsidP="00806B5F">
            <w:pPr>
              <w:jc w:val="center"/>
              <w:cnfStyle w:val="000000000000" w:firstRow="0" w:lastRow="0" w:firstColumn="0" w:lastColumn="0" w:oddVBand="0" w:evenVBand="0" w:oddHBand="0" w:evenHBand="0" w:firstRowFirstColumn="0" w:firstRowLastColumn="0" w:lastRowFirstColumn="0" w:lastRowLastColumn="0"/>
              <w:rPr>
                <w:rFonts w:ascii="Thimes" w:hAnsi="Thimes"/>
                <w:lang w:val="en-US"/>
              </w:rPr>
            </w:pPr>
            <w:r w:rsidRPr="00806B5F">
              <w:rPr>
                <w:rFonts w:ascii="Thimes" w:hAnsi="Thimes"/>
                <w:lang w:val="en-US"/>
              </w:rPr>
              <w:t>3</w:t>
            </w:r>
          </w:p>
        </w:tc>
      </w:tr>
      <w:tr w:rsidR="00574BC9" w:rsidRPr="00806B5F" w:rsidTr="00693B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4" w:type="dxa"/>
            <w:vMerge w:val="restart"/>
            <w:tcBorders>
              <w:top w:val="none" w:sz="0" w:space="0" w:color="auto"/>
              <w:left w:val="none" w:sz="0" w:space="0" w:color="auto"/>
              <w:bottom w:val="none" w:sz="0" w:space="0" w:color="auto"/>
            </w:tcBorders>
          </w:tcPr>
          <w:p w:rsidR="00574BC9" w:rsidRPr="00806B5F" w:rsidRDefault="00574BC9" w:rsidP="00806B5F">
            <w:pPr>
              <w:jc w:val="both"/>
              <w:rPr>
                <w:rFonts w:ascii="Thimes" w:hAnsi="Thimes"/>
                <w:i w:val="0"/>
                <w:lang w:val="en-US"/>
              </w:rPr>
            </w:pPr>
            <w:r w:rsidRPr="00806B5F">
              <w:rPr>
                <w:rFonts w:ascii="Thimes" w:hAnsi="Thimes"/>
                <w:i w:val="0"/>
                <w:lang w:val="en-US"/>
              </w:rPr>
              <w:t>Bahasa</w:t>
            </w:r>
          </w:p>
        </w:tc>
        <w:tc>
          <w:tcPr>
            <w:tcW w:w="2094" w:type="dxa"/>
          </w:tcPr>
          <w:p w:rsidR="00574BC9" w:rsidRPr="00806B5F" w:rsidRDefault="00574BC9" w:rsidP="00806B5F">
            <w:pPr>
              <w:pStyle w:val="ListParagraph"/>
              <w:numPr>
                <w:ilvl w:val="0"/>
                <w:numId w:val="15"/>
              </w:numPr>
              <w:spacing w:after="4" w:line="276" w:lineRule="auto"/>
              <w:ind w:left="76" w:right="7" w:hanging="180"/>
              <w:cnfStyle w:val="000000100000" w:firstRow="0" w:lastRow="0" w:firstColumn="0" w:lastColumn="0" w:oddVBand="0" w:evenVBand="0" w:oddHBand="1" w:evenHBand="0" w:firstRowFirstColumn="0" w:firstRowLastColumn="0" w:lastRowFirstColumn="0" w:lastRowLastColumn="0"/>
              <w:rPr>
                <w:rFonts w:ascii="Thimes" w:hAnsi="Thimes"/>
                <w:sz w:val="22"/>
              </w:rPr>
            </w:pPr>
            <w:r w:rsidRPr="00806B5F">
              <w:rPr>
                <w:rFonts w:ascii="Thimes" w:hAnsi="Thimes"/>
                <w:sz w:val="22"/>
              </w:rPr>
              <w:t xml:space="preserve"> Keefektifan kalimat dalam media </w:t>
            </w:r>
            <w:r w:rsidRPr="00806B5F">
              <w:rPr>
                <w:rFonts w:ascii="Thimes" w:hAnsi="Thimes"/>
                <w:i/>
                <w:sz w:val="22"/>
              </w:rPr>
              <w:t>E-Bookstory</w:t>
            </w:r>
          </w:p>
        </w:tc>
        <w:tc>
          <w:tcPr>
            <w:tcW w:w="712" w:type="dxa"/>
          </w:tcPr>
          <w:p w:rsidR="00574BC9" w:rsidRPr="00806B5F" w:rsidRDefault="00574BC9" w:rsidP="00806B5F">
            <w:pPr>
              <w:jc w:val="center"/>
              <w:cnfStyle w:val="000000100000" w:firstRow="0" w:lastRow="0" w:firstColumn="0" w:lastColumn="0" w:oddVBand="0" w:evenVBand="0" w:oddHBand="1" w:evenHBand="0" w:firstRowFirstColumn="0" w:firstRowLastColumn="0" w:lastRowFirstColumn="0" w:lastRowLastColumn="0"/>
              <w:rPr>
                <w:rFonts w:ascii="Thimes" w:hAnsi="Thimes"/>
                <w:lang w:val="en-US"/>
              </w:rPr>
            </w:pPr>
            <w:r w:rsidRPr="00806B5F">
              <w:rPr>
                <w:rFonts w:ascii="Thimes" w:hAnsi="Thimes"/>
                <w:lang w:val="en-US"/>
              </w:rPr>
              <w:t>3</w:t>
            </w:r>
          </w:p>
        </w:tc>
      </w:tr>
      <w:tr w:rsidR="00574BC9" w:rsidRPr="00806B5F" w:rsidTr="00693BA3">
        <w:tc>
          <w:tcPr>
            <w:cnfStyle w:val="001000000000" w:firstRow="0" w:lastRow="0" w:firstColumn="1" w:lastColumn="0" w:oddVBand="0" w:evenVBand="0" w:oddHBand="0" w:evenHBand="0" w:firstRowFirstColumn="0" w:firstRowLastColumn="0" w:lastRowFirstColumn="0" w:lastRowLastColumn="0"/>
            <w:tcW w:w="1154" w:type="dxa"/>
            <w:vMerge/>
            <w:tcBorders>
              <w:top w:val="none" w:sz="0" w:space="0" w:color="auto"/>
              <w:left w:val="none" w:sz="0" w:space="0" w:color="auto"/>
              <w:bottom w:val="none" w:sz="0" w:space="0" w:color="auto"/>
            </w:tcBorders>
          </w:tcPr>
          <w:p w:rsidR="00574BC9" w:rsidRPr="00806B5F" w:rsidRDefault="00574BC9" w:rsidP="00806B5F">
            <w:pPr>
              <w:jc w:val="center"/>
              <w:rPr>
                <w:rFonts w:ascii="Thimes" w:hAnsi="Thimes"/>
                <w:lang w:val="en-US"/>
              </w:rPr>
            </w:pPr>
          </w:p>
        </w:tc>
        <w:tc>
          <w:tcPr>
            <w:tcW w:w="2094" w:type="dxa"/>
          </w:tcPr>
          <w:p w:rsidR="00574BC9" w:rsidRPr="00806B5F" w:rsidRDefault="00574BC9" w:rsidP="00806B5F">
            <w:pPr>
              <w:pStyle w:val="ListParagraph"/>
              <w:numPr>
                <w:ilvl w:val="0"/>
                <w:numId w:val="15"/>
              </w:numPr>
              <w:tabs>
                <w:tab w:val="left" w:pos="256"/>
              </w:tabs>
              <w:spacing w:after="4" w:line="276" w:lineRule="auto"/>
              <w:ind w:left="76" w:right="7" w:hanging="180"/>
              <w:cnfStyle w:val="000000000000" w:firstRow="0" w:lastRow="0" w:firstColumn="0" w:lastColumn="0" w:oddVBand="0" w:evenVBand="0" w:oddHBand="0" w:evenHBand="0" w:firstRowFirstColumn="0" w:firstRowLastColumn="0" w:lastRowFirstColumn="0" w:lastRowLastColumn="0"/>
              <w:rPr>
                <w:rFonts w:ascii="Thimes" w:hAnsi="Thimes"/>
                <w:sz w:val="22"/>
              </w:rPr>
            </w:pPr>
            <w:r w:rsidRPr="00806B5F">
              <w:rPr>
                <w:rFonts w:ascii="Thimes" w:hAnsi="Thimes"/>
                <w:sz w:val="22"/>
              </w:rPr>
              <w:t>Kebakuan istilah</w:t>
            </w:r>
          </w:p>
        </w:tc>
        <w:tc>
          <w:tcPr>
            <w:tcW w:w="712" w:type="dxa"/>
          </w:tcPr>
          <w:p w:rsidR="00574BC9" w:rsidRPr="00806B5F" w:rsidRDefault="00574BC9" w:rsidP="00806B5F">
            <w:pPr>
              <w:jc w:val="center"/>
              <w:cnfStyle w:val="000000000000" w:firstRow="0" w:lastRow="0" w:firstColumn="0" w:lastColumn="0" w:oddVBand="0" w:evenVBand="0" w:oddHBand="0" w:evenHBand="0" w:firstRowFirstColumn="0" w:firstRowLastColumn="0" w:lastRowFirstColumn="0" w:lastRowLastColumn="0"/>
              <w:rPr>
                <w:rFonts w:ascii="Thimes" w:hAnsi="Thimes"/>
                <w:lang w:val="en-US"/>
              </w:rPr>
            </w:pPr>
            <w:r w:rsidRPr="00806B5F">
              <w:rPr>
                <w:rFonts w:ascii="Thimes" w:hAnsi="Thimes"/>
                <w:lang w:val="en-US"/>
              </w:rPr>
              <w:t>3</w:t>
            </w:r>
          </w:p>
        </w:tc>
      </w:tr>
      <w:tr w:rsidR="00574BC9" w:rsidRPr="00806B5F" w:rsidTr="00693B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4" w:type="dxa"/>
            <w:vMerge/>
            <w:tcBorders>
              <w:top w:val="none" w:sz="0" w:space="0" w:color="auto"/>
              <w:left w:val="none" w:sz="0" w:space="0" w:color="auto"/>
              <w:bottom w:val="none" w:sz="0" w:space="0" w:color="auto"/>
            </w:tcBorders>
          </w:tcPr>
          <w:p w:rsidR="00574BC9" w:rsidRPr="00806B5F" w:rsidRDefault="00574BC9" w:rsidP="00806B5F">
            <w:pPr>
              <w:jc w:val="center"/>
              <w:rPr>
                <w:rFonts w:ascii="Thimes" w:hAnsi="Thimes"/>
                <w:lang w:val="en-US"/>
              </w:rPr>
            </w:pPr>
          </w:p>
        </w:tc>
        <w:tc>
          <w:tcPr>
            <w:tcW w:w="2094" w:type="dxa"/>
          </w:tcPr>
          <w:p w:rsidR="00574BC9" w:rsidRPr="00806B5F" w:rsidRDefault="00574BC9" w:rsidP="00806B5F">
            <w:pPr>
              <w:pStyle w:val="ListParagraph"/>
              <w:numPr>
                <w:ilvl w:val="0"/>
                <w:numId w:val="15"/>
              </w:numPr>
              <w:tabs>
                <w:tab w:val="left" w:pos="256"/>
              </w:tabs>
              <w:spacing w:after="4" w:line="276" w:lineRule="auto"/>
              <w:ind w:left="76" w:right="7" w:hanging="180"/>
              <w:cnfStyle w:val="000000100000" w:firstRow="0" w:lastRow="0" w:firstColumn="0" w:lastColumn="0" w:oddVBand="0" w:evenVBand="0" w:oddHBand="1" w:evenHBand="0" w:firstRowFirstColumn="0" w:firstRowLastColumn="0" w:lastRowFirstColumn="0" w:lastRowLastColumn="0"/>
              <w:rPr>
                <w:rFonts w:ascii="Thimes" w:hAnsi="Thimes"/>
                <w:sz w:val="22"/>
              </w:rPr>
            </w:pPr>
            <w:r w:rsidRPr="00806B5F">
              <w:rPr>
                <w:rFonts w:ascii="Thimes" w:hAnsi="Thimes"/>
                <w:sz w:val="22"/>
              </w:rPr>
              <w:t>Kesesuaian dengan tingkat perkembangan emosional siswa.</w:t>
            </w:r>
          </w:p>
        </w:tc>
        <w:tc>
          <w:tcPr>
            <w:tcW w:w="712" w:type="dxa"/>
          </w:tcPr>
          <w:p w:rsidR="00574BC9" w:rsidRPr="00806B5F" w:rsidRDefault="00574BC9" w:rsidP="00806B5F">
            <w:pPr>
              <w:jc w:val="center"/>
              <w:cnfStyle w:val="000000100000" w:firstRow="0" w:lastRow="0" w:firstColumn="0" w:lastColumn="0" w:oddVBand="0" w:evenVBand="0" w:oddHBand="1" w:evenHBand="0" w:firstRowFirstColumn="0" w:firstRowLastColumn="0" w:lastRowFirstColumn="0" w:lastRowLastColumn="0"/>
              <w:rPr>
                <w:rFonts w:ascii="Thimes" w:hAnsi="Thimes"/>
                <w:lang w:val="en-US"/>
              </w:rPr>
            </w:pPr>
            <w:r w:rsidRPr="00806B5F">
              <w:rPr>
                <w:rFonts w:ascii="Thimes" w:hAnsi="Thimes"/>
                <w:lang w:val="en-US"/>
              </w:rPr>
              <w:t>3</w:t>
            </w:r>
          </w:p>
        </w:tc>
      </w:tr>
      <w:tr w:rsidR="00574BC9" w:rsidRPr="00806B5F" w:rsidTr="00693BA3">
        <w:tc>
          <w:tcPr>
            <w:cnfStyle w:val="001000000000" w:firstRow="0" w:lastRow="0" w:firstColumn="1" w:lastColumn="0" w:oddVBand="0" w:evenVBand="0" w:oddHBand="0" w:evenHBand="0" w:firstRowFirstColumn="0" w:firstRowLastColumn="0" w:lastRowFirstColumn="0" w:lastRowLastColumn="0"/>
            <w:tcW w:w="1154" w:type="dxa"/>
            <w:vMerge w:val="restart"/>
            <w:tcBorders>
              <w:top w:val="none" w:sz="0" w:space="0" w:color="auto"/>
              <w:left w:val="none" w:sz="0" w:space="0" w:color="auto"/>
              <w:bottom w:val="none" w:sz="0" w:space="0" w:color="auto"/>
            </w:tcBorders>
          </w:tcPr>
          <w:p w:rsidR="00574BC9" w:rsidRPr="00806B5F" w:rsidRDefault="00574BC9" w:rsidP="00806B5F">
            <w:pPr>
              <w:jc w:val="both"/>
              <w:rPr>
                <w:rFonts w:ascii="Thimes" w:hAnsi="Thimes"/>
                <w:i w:val="0"/>
                <w:lang w:val="en-US"/>
              </w:rPr>
            </w:pPr>
            <w:r w:rsidRPr="00806B5F">
              <w:rPr>
                <w:rFonts w:ascii="Thimes" w:hAnsi="Thimes"/>
                <w:i w:val="0"/>
                <w:lang w:val="en-US"/>
              </w:rPr>
              <w:t>Kepraktisan dalam penggunaan.</w:t>
            </w:r>
          </w:p>
        </w:tc>
        <w:tc>
          <w:tcPr>
            <w:tcW w:w="2094" w:type="dxa"/>
          </w:tcPr>
          <w:p w:rsidR="00574BC9" w:rsidRPr="00806B5F" w:rsidRDefault="00574BC9" w:rsidP="00806B5F">
            <w:pPr>
              <w:pStyle w:val="ListParagraph"/>
              <w:numPr>
                <w:ilvl w:val="0"/>
                <w:numId w:val="15"/>
              </w:numPr>
              <w:tabs>
                <w:tab w:val="left" w:pos="256"/>
              </w:tabs>
              <w:spacing w:after="4" w:line="276" w:lineRule="auto"/>
              <w:ind w:left="91" w:right="-150" w:hanging="180"/>
              <w:cnfStyle w:val="000000000000" w:firstRow="0" w:lastRow="0" w:firstColumn="0" w:lastColumn="0" w:oddVBand="0" w:evenVBand="0" w:oddHBand="0" w:evenHBand="0" w:firstRowFirstColumn="0" w:firstRowLastColumn="0" w:lastRowFirstColumn="0" w:lastRowLastColumn="0"/>
              <w:rPr>
                <w:rFonts w:ascii="Thimes" w:hAnsi="Thimes"/>
                <w:sz w:val="22"/>
              </w:rPr>
            </w:pPr>
            <w:r w:rsidRPr="00806B5F">
              <w:rPr>
                <w:rFonts w:ascii="Thimes" w:hAnsi="Thimes"/>
                <w:sz w:val="22"/>
              </w:rPr>
              <w:t xml:space="preserve">Kejelasan </w:t>
            </w:r>
          </w:p>
          <w:p w:rsidR="00574BC9" w:rsidRPr="00806B5F" w:rsidRDefault="00574BC9" w:rsidP="00806B5F">
            <w:pPr>
              <w:pStyle w:val="ListParagraph"/>
              <w:tabs>
                <w:tab w:val="left" w:pos="256"/>
              </w:tabs>
              <w:spacing w:after="4" w:line="276" w:lineRule="auto"/>
              <w:ind w:left="91" w:right="-60" w:firstLine="0"/>
              <w:cnfStyle w:val="000000000000" w:firstRow="0" w:lastRow="0" w:firstColumn="0" w:lastColumn="0" w:oddVBand="0" w:evenVBand="0" w:oddHBand="0" w:evenHBand="0" w:firstRowFirstColumn="0" w:firstRowLastColumn="0" w:lastRowFirstColumn="0" w:lastRowLastColumn="0"/>
              <w:rPr>
                <w:rFonts w:ascii="Thimes" w:hAnsi="Thimes"/>
                <w:sz w:val="22"/>
              </w:rPr>
            </w:pPr>
            <w:r w:rsidRPr="00806B5F">
              <w:rPr>
                <w:rFonts w:ascii="Thimes" w:hAnsi="Thimes"/>
                <w:sz w:val="22"/>
              </w:rPr>
              <w:t>Petunjuk penggunaan media</w:t>
            </w:r>
          </w:p>
        </w:tc>
        <w:tc>
          <w:tcPr>
            <w:tcW w:w="712" w:type="dxa"/>
          </w:tcPr>
          <w:p w:rsidR="00574BC9" w:rsidRPr="00806B5F" w:rsidRDefault="00574BC9" w:rsidP="00806B5F">
            <w:pPr>
              <w:jc w:val="center"/>
              <w:cnfStyle w:val="000000000000" w:firstRow="0" w:lastRow="0" w:firstColumn="0" w:lastColumn="0" w:oddVBand="0" w:evenVBand="0" w:oddHBand="0" w:evenHBand="0" w:firstRowFirstColumn="0" w:firstRowLastColumn="0" w:lastRowFirstColumn="0" w:lastRowLastColumn="0"/>
              <w:rPr>
                <w:rFonts w:ascii="Thimes" w:hAnsi="Thimes"/>
                <w:lang w:val="en-US"/>
              </w:rPr>
            </w:pPr>
            <w:r w:rsidRPr="00806B5F">
              <w:rPr>
                <w:rFonts w:ascii="Thimes" w:hAnsi="Thimes"/>
                <w:lang w:val="en-US"/>
              </w:rPr>
              <w:t>3</w:t>
            </w:r>
          </w:p>
        </w:tc>
      </w:tr>
      <w:tr w:rsidR="00574BC9" w:rsidRPr="00806B5F" w:rsidTr="00693B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4" w:type="dxa"/>
            <w:vMerge/>
            <w:tcBorders>
              <w:top w:val="none" w:sz="0" w:space="0" w:color="auto"/>
              <w:left w:val="none" w:sz="0" w:space="0" w:color="auto"/>
              <w:bottom w:val="none" w:sz="0" w:space="0" w:color="auto"/>
            </w:tcBorders>
          </w:tcPr>
          <w:p w:rsidR="00574BC9" w:rsidRPr="00806B5F" w:rsidRDefault="00574BC9" w:rsidP="00806B5F">
            <w:pPr>
              <w:jc w:val="both"/>
              <w:rPr>
                <w:rFonts w:ascii="Thimes" w:hAnsi="Thimes"/>
                <w:lang w:val="en-US"/>
              </w:rPr>
            </w:pPr>
          </w:p>
        </w:tc>
        <w:tc>
          <w:tcPr>
            <w:tcW w:w="2094" w:type="dxa"/>
          </w:tcPr>
          <w:p w:rsidR="00574BC9" w:rsidRPr="00806B5F" w:rsidRDefault="00574BC9" w:rsidP="00806B5F">
            <w:pPr>
              <w:pStyle w:val="ListParagraph"/>
              <w:numPr>
                <w:ilvl w:val="0"/>
                <w:numId w:val="15"/>
              </w:numPr>
              <w:tabs>
                <w:tab w:val="left" w:pos="0"/>
                <w:tab w:val="left" w:pos="271"/>
              </w:tabs>
              <w:spacing w:after="4" w:line="276" w:lineRule="auto"/>
              <w:ind w:left="91" w:right="-60" w:hanging="180"/>
              <w:cnfStyle w:val="000000100000" w:firstRow="0" w:lastRow="0" w:firstColumn="0" w:lastColumn="0" w:oddVBand="0" w:evenVBand="0" w:oddHBand="1" w:evenHBand="0" w:firstRowFirstColumn="0" w:firstRowLastColumn="0" w:lastRowFirstColumn="0" w:lastRowLastColumn="0"/>
              <w:rPr>
                <w:rFonts w:ascii="Thimes" w:hAnsi="Thimes"/>
                <w:sz w:val="22"/>
              </w:rPr>
            </w:pPr>
            <w:r w:rsidRPr="00806B5F">
              <w:rPr>
                <w:rFonts w:ascii="Thimes" w:hAnsi="Thimes"/>
                <w:sz w:val="22"/>
              </w:rPr>
              <w:t xml:space="preserve">Tingkat kemudahan mengakses media   </w:t>
            </w:r>
            <w:r w:rsidRPr="00806B5F">
              <w:rPr>
                <w:rFonts w:ascii="Thimes" w:hAnsi="Thimes"/>
                <w:i/>
                <w:sz w:val="22"/>
              </w:rPr>
              <w:t>E-Bookstory</w:t>
            </w:r>
          </w:p>
        </w:tc>
        <w:tc>
          <w:tcPr>
            <w:tcW w:w="712" w:type="dxa"/>
          </w:tcPr>
          <w:p w:rsidR="00574BC9" w:rsidRPr="00806B5F" w:rsidRDefault="00574BC9" w:rsidP="00806B5F">
            <w:pPr>
              <w:jc w:val="center"/>
              <w:cnfStyle w:val="000000100000" w:firstRow="0" w:lastRow="0" w:firstColumn="0" w:lastColumn="0" w:oddVBand="0" w:evenVBand="0" w:oddHBand="1" w:evenHBand="0" w:firstRowFirstColumn="0" w:firstRowLastColumn="0" w:lastRowFirstColumn="0" w:lastRowLastColumn="0"/>
              <w:rPr>
                <w:rFonts w:ascii="Thimes" w:hAnsi="Thimes"/>
                <w:lang w:val="en-US"/>
              </w:rPr>
            </w:pPr>
            <w:r w:rsidRPr="00806B5F">
              <w:rPr>
                <w:rFonts w:ascii="Thimes" w:hAnsi="Thimes"/>
                <w:lang w:val="en-US"/>
              </w:rPr>
              <w:t>3</w:t>
            </w:r>
          </w:p>
        </w:tc>
      </w:tr>
      <w:tr w:rsidR="00574BC9" w:rsidRPr="00806B5F" w:rsidTr="00693BA3">
        <w:tc>
          <w:tcPr>
            <w:cnfStyle w:val="001000000000" w:firstRow="0" w:lastRow="0" w:firstColumn="1" w:lastColumn="0" w:oddVBand="0" w:evenVBand="0" w:oddHBand="0" w:evenHBand="0" w:firstRowFirstColumn="0" w:firstRowLastColumn="0" w:lastRowFirstColumn="0" w:lastRowLastColumn="0"/>
            <w:tcW w:w="1154" w:type="dxa"/>
            <w:vMerge/>
            <w:tcBorders>
              <w:top w:val="none" w:sz="0" w:space="0" w:color="auto"/>
              <w:left w:val="none" w:sz="0" w:space="0" w:color="auto"/>
              <w:bottom w:val="none" w:sz="0" w:space="0" w:color="auto"/>
            </w:tcBorders>
          </w:tcPr>
          <w:p w:rsidR="00574BC9" w:rsidRPr="00806B5F" w:rsidRDefault="00574BC9" w:rsidP="00806B5F">
            <w:pPr>
              <w:jc w:val="both"/>
              <w:rPr>
                <w:rFonts w:ascii="Thimes" w:hAnsi="Thimes"/>
                <w:lang w:val="en-US"/>
              </w:rPr>
            </w:pPr>
          </w:p>
        </w:tc>
        <w:tc>
          <w:tcPr>
            <w:tcW w:w="2094" w:type="dxa"/>
          </w:tcPr>
          <w:p w:rsidR="00574BC9" w:rsidRPr="00806B5F" w:rsidRDefault="00574BC9" w:rsidP="00806B5F">
            <w:pPr>
              <w:pStyle w:val="ListParagraph"/>
              <w:numPr>
                <w:ilvl w:val="0"/>
                <w:numId w:val="15"/>
              </w:numPr>
              <w:tabs>
                <w:tab w:val="left" w:pos="0"/>
                <w:tab w:val="left" w:pos="271"/>
              </w:tabs>
              <w:spacing w:after="4" w:line="276" w:lineRule="auto"/>
              <w:ind w:left="91" w:right="-60" w:hanging="180"/>
              <w:cnfStyle w:val="000000000000" w:firstRow="0" w:lastRow="0" w:firstColumn="0" w:lastColumn="0" w:oddVBand="0" w:evenVBand="0" w:oddHBand="0" w:evenHBand="0" w:firstRowFirstColumn="0" w:firstRowLastColumn="0" w:lastRowFirstColumn="0" w:lastRowLastColumn="0"/>
              <w:rPr>
                <w:rFonts w:ascii="Thimes" w:hAnsi="Thimes"/>
                <w:sz w:val="22"/>
              </w:rPr>
            </w:pPr>
            <w:r w:rsidRPr="00806B5F">
              <w:rPr>
                <w:rFonts w:ascii="Thimes" w:hAnsi="Thimes"/>
                <w:sz w:val="22"/>
              </w:rPr>
              <w:t>Tingkat kemudahan penggunaan media</w:t>
            </w:r>
          </w:p>
        </w:tc>
        <w:tc>
          <w:tcPr>
            <w:tcW w:w="712" w:type="dxa"/>
          </w:tcPr>
          <w:p w:rsidR="00574BC9" w:rsidRPr="00806B5F" w:rsidRDefault="00574BC9" w:rsidP="00806B5F">
            <w:pPr>
              <w:jc w:val="center"/>
              <w:cnfStyle w:val="000000000000" w:firstRow="0" w:lastRow="0" w:firstColumn="0" w:lastColumn="0" w:oddVBand="0" w:evenVBand="0" w:oddHBand="0" w:evenHBand="0" w:firstRowFirstColumn="0" w:firstRowLastColumn="0" w:lastRowFirstColumn="0" w:lastRowLastColumn="0"/>
              <w:rPr>
                <w:rFonts w:ascii="Thimes" w:hAnsi="Thimes"/>
                <w:lang w:val="en-US"/>
              </w:rPr>
            </w:pPr>
            <w:r w:rsidRPr="00806B5F">
              <w:rPr>
                <w:rFonts w:ascii="Thimes" w:hAnsi="Thimes"/>
                <w:lang w:val="en-US"/>
              </w:rPr>
              <w:t>3</w:t>
            </w:r>
          </w:p>
        </w:tc>
      </w:tr>
      <w:tr w:rsidR="00574BC9" w:rsidRPr="00806B5F" w:rsidTr="00693BA3">
        <w:trPr>
          <w:cnfStyle w:val="000000100000" w:firstRow="0" w:lastRow="0" w:firstColumn="0" w:lastColumn="0" w:oddVBand="0" w:evenVBand="0" w:oddHBand="1" w:evenHBand="0" w:firstRowFirstColumn="0" w:firstRowLastColumn="0" w:lastRowFirstColumn="0" w:lastRowLastColumn="0"/>
          <w:trHeight w:val="377"/>
        </w:trPr>
        <w:tc>
          <w:tcPr>
            <w:cnfStyle w:val="001000000000" w:firstRow="0" w:lastRow="0" w:firstColumn="1" w:lastColumn="0" w:oddVBand="0" w:evenVBand="0" w:oddHBand="0" w:evenHBand="0" w:firstRowFirstColumn="0" w:firstRowLastColumn="0" w:lastRowFirstColumn="0" w:lastRowLastColumn="0"/>
            <w:tcW w:w="1154" w:type="dxa"/>
            <w:tcBorders>
              <w:top w:val="none" w:sz="0" w:space="0" w:color="auto"/>
              <w:left w:val="none" w:sz="0" w:space="0" w:color="auto"/>
              <w:bottom w:val="none" w:sz="0" w:space="0" w:color="auto"/>
            </w:tcBorders>
          </w:tcPr>
          <w:p w:rsidR="00574BC9" w:rsidRPr="00806B5F" w:rsidRDefault="00574BC9" w:rsidP="00806B5F">
            <w:pPr>
              <w:jc w:val="both"/>
              <w:rPr>
                <w:rFonts w:ascii="Thimes" w:hAnsi="Thimes"/>
                <w:lang w:val="en-US"/>
              </w:rPr>
            </w:pPr>
          </w:p>
        </w:tc>
        <w:tc>
          <w:tcPr>
            <w:tcW w:w="2094" w:type="dxa"/>
          </w:tcPr>
          <w:p w:rsidR="00574BC9" w:rsidRPr="00806B5F" w:rsidRDefault="00574BC9" w:rsidP="00806B5F">
            <w:pPr>
              <w:pStyle w:val="ListParagraph"/>
              <w:tabs>
                <w:tab w:val="left" w:pos="0"/>
                <w:tab w:val="left" w:pos="271"/>
              </w:tabs>
              <w:spacing w:after="0" w:line="276" w:lineRule="auto"/>
              <w:ind w:left="86" w:right="-58" w:firstLine="0"/>
              <w:cnfStyle w:val="000000100000" w:firstRow="0" w:lastRow="0" w:firstColumn="0" w:lastColumn="0" w:oddVBand="0" w:evenVBand="0" w:oddHBand="1" w:evenHBand="0" w:firstRowFirstColumn="0" w:firstRowLastColumn="0" w:lastRowFirstColumn="0" w:lastRowLastColumn="0"/>
              <w:rPr>
                <w:rFonts w:ascii="Thimes" w:hAnsi="Thimes"/>
                <w:b/>
                <w:sz w:val="22"/>
              </w:rPr>
            </w:pPr>
            <w:r w:rsidRPr="00806B5F">
              <w:rPr>
                <w:rFonts w:ascii="Thimes" w:hAnsi="Thimes"/>
                <w:b/>
                <w:sz w:val="22"/>
              </w:rPr>
              <w:t>Jumlah</w:t>
            </w:r>
          </w:p>
        </w:tc>
        <w:tc>
          <w:tcPr>
            <w:tcW w:w="712" w:type="dxa"/>
          </w:tcPr>
          <w:p w:rsidR="00574BC9" w:rsidRPr="00806B5F" w:rsidRDefault="00574BC9" w:rsidP="00806B5F">
            <w:pPr>
              <w:jc w:val="center"/>
              <w:cnfStyle w:val="000000100000" w:firstRow="0" w:lastRow="0" w:firstColumn="0" w:lastColumn="0" w:oddVBand="0" w:evenVBand="0" w:oddHBand="1" w:evenHBand="0" w:firstRowFirstColumn="0" w:firstRowLastColumn="0" w:lastRowFirstColumn="0" w:lastRowLastColumn="0"/>
              <w:rPr>
                <w:rFonts w:ascii="Thimes" w:hAnsi="Thimes"/>
                <w:b/>
                <w:lang w:val="en-US"/>
              </w:rPr>
            </w:pPr>
            <w:r w:rsidRPr="00806B5F">
              <w:rPr>
                <w:rFonts w:ascii="Thimes" w:hAnsi="Thimes"/>
                <w:b/>
                <w:lang w:val="en-US"/>
              </w:rPr>
              <w:t>43</w:t>
            </w:r>
          </w:p>
        </w:tc>
      </w:tr>
      <w:tr w:rsidR="00574BC9" w:rsidRPr="00806B5F" w:rsidTr="00693BA3">
        <w:trPr>
          <w:trHeight w:val="422"/>
        </w:trPr>
        <w:tc>
          <w:tcPr>
            <w:cnfStyle w:val="001000000000" w:firstRow="0" w:lastRow="0" w:firstColumn="1" w:lastColumn="0" w:oddVBand="0" w:evenVBand="0" w:oddHBand="0" w:evenHBand="0" w:firstRowFirstColumn="0" w:firstRowLastColumn="0" w:lastRowFirstColumn="0" w:lastRowLastColumn="0"/>
            <w:tcW w:w="1154" w:type="dxa"/>
            <w:tcBorders>
              <w:top w:val="none" w:sz="0" w:space="0" w:color="auto"/>
              <w:left w:val="none" w:sz="0" w:space="0" w:color="auto"/>
              <w:bottom w:val="none" w:sz="0" w:space="0" w:color="auto"/>
            </w:tcBorders>
          </w:tcPr>
          <w:p w:rsidR="00574BC9" w:rsidRPr="00806B5F" w:rsidRDefault="00574BC9" w:rsidP="00806B5F">
            <w:pPr>
              <w:jc w:val="both"/>
              <w:rPr>
                <w:rFonts w:ascii="Thimes" w:hAnsi="Thimes"/>
                <w:lang w:val="en-US"/>
              </w:rPr>
            </w:pPr>
          </w:p>
        </w:tc>
        <w:tc>
          <w:tcPr>
            <w:tcW w:w="2094" w:type="dxa"/>
          </w:tcPr>
          <w:p w:rsidR="00574BC9" w:rsidRPr="00806B5F" w:rsidRDefault="00574BC9" w:rsidP="00806B5F">
            <w:pPr>
              <w:pStyle w:val="ListParagraph"/>
              <w:tabs>
                <w:tab w:val="left" w:pos="0"/>
                <w:tab w:val="left" w:pos="271"/>
              </w:tabs>
              <w:spacing w:after="0" w:line="276" w:lineRule="auto"/>
              <w:ind w:left="86" w:right="-58" w:firstLine="0"/>
              <w:cnfStyle w:val="000000000000" w:firstRow="0" w:lastRow="0" w:firstColumn="0" w:lastColumn="0" w:oddVBand="0" w:evenVBand="0" w:oddHBand="0" w:evenHBand="0" w:firstRowFirstColumn="0" w:firstRowLastColumn="0" w:lastRowFirstColumn="0" w:lastRowLastColumn="0"/>
              <w:rPr>
                <w:rFonts w:ascii="Thimes" w:hAnsi="Thimes"/>
                <w:b/>
                <w:sz w:val="22"/>
              </w:rPr>
            </w:pPr>
            <w:r w:rsidRPr="00806B5F">
              <w:rPr>
                <w:rFonts w:ascii="Thimes" w:hAnsi="Thimes"/>
                <w:b/>
                <w:sz w:val="22"/>
              </w:rPr>
              <w:t>Presentase</w:t>
            </w:r>
          </w:p>
        </w:tc>
        <w:tc>
          <w:tcPr>
            <w:tcW w:w="712" w:type="dxa"/>
          </w:tcPr>
          <w:p w:rsidR="00574BC9" w:rsidRPr="00806B5F" w:rsidRDefault="00574BC9" w:rsidP="00806B5F">
            <w:pPr>
              <w:jc w:val="center"/>
              <w:cnfStyle w:val="000000000000" w:firstRow="0" w:lastRow="0" w:firstColumn="0" w:lastColumn="0" w:oddVBand="0" w:evenVBand="0" w:oddHBand="0" w:evenHBand="0" w:firstRowFirstColumn="0" w:firstRowLastColumn="0" w:lastRowFirstColumn="0" w:lastRowLastColumn="0"/>
              <w:rPr>
                <w:rFonts w:ascii="Thimes" w:hAnsi="Thimes"/>
                <w:b/>
                <w:lang w:val="en-US"/>
              </w:rPr>
            </w:pPr>
            <w:r w:rsidRPr="00806B5F">
              <w:rPr>
                <w:rFonts w:ascii="Thimes" w:hAnsi="Thimes"/>
                <w:b/>
                <w:lang w:val="en-US"/>
              </w:rPr>
              <w:t>61%</w:t>
            </w:r>
          </w:p>
        </w:tc>
      </w:tr>
    </w:tbl>
    <w:p w:rsidR="005E26AF" w:rsidRPr="00806B5F" w:rsidRDefault="005E26AF" w:rsidP="00806B5F">
      <w:pPr>
        <w:spacing w:after="0"/>
        <w:rPr>
          <w:rFonts w:ascii="Thimes" w:hAnsi="Thimes"/>
        </w:rPr>
      </w:pPr>
    </w:p>
    <w:p w:rsidR="00574BC9" w:rsidRPr="00806B5F" w:rsidRDefault="00574BC9" w:rsidP="00693BA3">
      <w:pPr>
        <w:spacing w:after="0"/>
        <w:ind w:left="630" w:right="19" w:firstLine="720"/>
        <w:jc w:val="both"/>
        <w:rPr>
          <w:rFonts w:ascii="Thimes" w:hAnsi="Thimes"/>
        </w:rPr>
      </w:pPr>
      <w:r w:rsidRPr="00806B5F">
        <w:rPr>
          <w:rFonts w:ascii="Thimes" w:hAnsi="Thimes"/>
        </w:rPr>
        <w:t xml:space="preserve">Berdasarkan hasil evaluasi oleh pakar media 2, pengembangan media </w:t>
      </w:r>
      <w:r w:rsidRPr="00806B5F">
        <w:rPr>
          <w:rFonts w:ascii="Thimes" w:hAnsi="Thimes"/>
          <w:lang w:val="en-US"/>
        </w:rPr>
        <w:t xml:space="preserve"> </w:t>
      </w:r>
      <w:r w:rsidRPr="00806B5F">
        <w:rPr>
          <w:rFonts w:ascii="Thimes" w:hAnsi="Thimes"/>
          <w:i/>
        </w:rPr>
        <w:t xml:space="preserve">E-Bookstory </w:t>
      </w:r>
      <w:r w:rsidRPr="00806B5F">
        <w:rPr>
          <w:rFonts w:ascii="Thimes" w:hAnsi="Thimes"/>
        </w:rPr>
        <w:t>yang di kembangkan oleh peneliti mendapatkan skor 43 dengan presentase sebesar 61</w:t>
      </w:r>
      <w:r w:rsidRPr="00806B5F">
        <w:rPr>
          <w:rFonts w:ascii="Thimes" w:hAnsi="Thimes" w:cs="Times New Roman"/>
        </w:rPr>
        <w:t>%, sehingga dikategorikan tinggi, dan layak untuk digunakan dalam proses pembelajaran.</w:t>
      </w:r>
    </w:p>
    <w:p w:rsidR="007E7DF6" w:rsidRPr="00806B5F" w:rsidRDefault="007E7DF6" w:rsidP="00806B5F">
      <w:pPr>
        <w:spacing w:before="240" w:after="120"/>
        <w:jc w:val="both"/>
        <w:rPr>
          <w:rFonts w:ascii="Thimes" w:hAnsi="Thimes" w:cs="Times New Roman"/>
          <w:b/>
          <w:lang w:val="en-US"/>
        </w:rPr>
      </w:pPr>
      <w:r w:rsidRPr="00806B5F">
        <w:rPr>
          <w:rFonts w:ascii="Thimes" w:hAnsi="Thimes" w:cs="Times New Roman"/>
          <w:b/>
          <w:lang w:val="en-US"/>
        </w:rPr>
        <w:t>SIMPULAN</w:t>
      </w:r>
    </w:p>
    <w:p w:rsidR="007E7DF6" w:rsidRPr="00806B5F" w:rsidRDefault="007E7DF6" w:rsidP="00806B5F">
      <w:pPr>
        <w:spacing w:after="0"/>
        <w:ind w:firstLine="274"/>
        <w:jc w:val="both"/>
        <w:rPr>
          <w:rFonts w:ascii="Thimes" w:hAnsi="Thimes"/>
        </w:rPr>
      </w:pPr>
      <w:r w:rsidRPr="00806B5F">
        <w:rPr>
          <w:rFonts w:ascii="Thimes" w:hAnsi="Thimes" w:cs="Times New Roman"/>
          <w:lang w:val="en-US"/>
        </w:rPr>
        <w:t xml:space="preserve">Berdasarkan hasil pengembangan yang dilakukan dapat disimpulkan bahwa media pembelajarn berbasis </w:t>
      </w:r>
      <w:r w:rsidRPr="00806B5F">
        <w:rPr>
          <w:rFonts w:ascii="Thimes" w:hAnsi="Thimes" w:cs="Times New Roman"/>
          <w:i/>
          <w:lang w:val="en-US"/>
        </w:rPr>
        <w:t>E-Bookstory</w:t>
      </w:r>
      <w:r w:rsidRPr="00806B5F">
        <w:rPr>
          <w:rFonts w:ascii="Thimes" w:hAnsi="Thimes" w:cs="Times New Roman"/>
          <w:lang w:val="en-US"/>
        </w:rPr>
        <w:t xml:space="preserve"> dapat dikatakan sangat efektif digunakan untuk meningkatkan literasi membaca siswa. Dibuktikan dari hasil validasi oleh tiga dosen ahli, 1 dosen ahli materi dan 2 dosen ahli media. Hasil validasi materi </w:t>
      </w:r>
      <w:r w:rsidRPr="00806B5F">
        <w:rPr>
          <w:rFonts w:ascii="Thimes" w:hAnsi="Thimes"/>
        </w:rPr>
        <w:t>mendapatkan skor 49 dengan presentase 82</w:t>
      </w:r>
      <w:r w:rsidRPr="00806B5F">
        <w:rPr>
          <w:rFonts w:ascii="Thimes" w:hAnsi="Thimes" w:cs="Times New Roman"/>
        </w:rPr>
        <w:t>%, sehingga dikategorikan sangat tinggi dan layak untuk digunakan</w:t>
      </w:r>
      <w:r w:rsidRPr="00806B5F">
        <w:rPr>
          <w:rFonts w:ascii="Thimes" w:hAnsi="Thimes" w:cs="Times New Roman"/>
          <w:lang w:val="en-US"/>
        </w:rPr>
        <w:t xml:space="preserve">. Hal ini terlihat juga </w:t>
      </w:r>
      <w:proofErr w:type="gramStart"/>
      <w:r w:rsidRPr="00806B5F">
        <w:rPr>
          <w:rFonts w:ascii="Thimes" w:hAnsi="Thimes" w:cs="Times New Roman"/>
          <w:lang w:val="en-US"/>
        </w:rPr>
        <w:t>pada  hasil</w:t>
      </w:r>
      <w:proofErr w:type="gramEnd"/>
      <w:r w:rsidRPr="00806B5F">
        <w:rPr>
          <w:rFonts w:ascii="Thimes" w:hAnsi="Thimes" w:cs="Times New Roman"/>
          <w:lang w:val="en-US"/>
        </w:rPr>
        <w:t xml:space="preserve"> validasi media 1 memperoleh </w:t>
      </w:r>
      <w:r w:rsidRPr="00806B5F">
        <w:rPr>
          <w:rFonts w:ascii="Thimes" w:hAnsi="Thimes"/>
        </w:rPr>
        <w:t xml:space="preserve">skor 47 dengan presentase sebesar 67%, </w:t>
      </w:r>
      <w:r w:rsidRPr="00806B5F">
        <w:rPr>
          <w:rFonts w:ascii="Thimes" w:hAnsi="Thimes"/>
          <w:lang w:val="en-US"/>
        </w:rPr>
        <w:t xml:space="preserve">dan hasil validasi media 2 memperoleh </w:t>
      </w:r>
      <w:r w:rsidRPr="00806B5F">
        <w:rPr>
          <w:rFonts w:ascii="Thimes" w:hAnsi="Thimes"/>
        </w:rPr>
        <w:t>skor 43 dengan presentase sebesar 61</w:t>
      </w:r>
      <w:r w:rsidRPr="00806B5F">
        <w:rPr>
          <w:rFonts w:ascii="Thimes" w:hAnsi="Thimes" w:cs="Times New Roman"/>
        </w:rPr>
        <w:t xml:space="preserve">%, </w:t>
      </w:r>
      <w:r w:rsidRPr="00806B5F">
        <w:rPr>
          <w:rFonts w:ascii="Thimes" w:hAnsi="Thimes"/>
        </w:rPr>
        <w:t>sehingga dikategorikan tinggi dan layak untuk digunakan.</w:t>
      </w:r>
    </w:p>
    <w:p w:rsidR="000F289C" w:rsidRPr="00806B5F" w:rsidRDefault="007E7DF6" w:rsidP="00806B5F">
      <w:pPr>
        <w:spacing w:after="0"/>
        <w:ind w:firstLine="274"/>
        <w:jc w:val="both"/>
        <w:rPr>
          <w:rFonts w:ascii="Thimes" w:hAnsi="Thimes"/>
          <w:lang w:val="en-US"/>
        </w:rPr>
      </w:pPr>
      <w:r w:rsidRPr="00806B5F">
        <w:rPr>
          <w:rFonts w:ascii="Thimes" w:hAnsi="Thimes"/>
          <w:lang w:val="en-US"/>
        </w:rPr>
        <w:t xml:space="preserve">Saran dari peneliti yang pertama bagi guru melalui penelitian ini, guru bisa menggunakan media pembelajaran </w:t>
      </w:r>
      <w:r w:rsidRPr="00806B5F">
        <w:rPr>
          <w:rFonts w:ascii="Thimes" w:hAnsi="Thimes"/>
          <w:i/>
          <w:lang w:val="en-US"/>
        </w:rPr>
        <w:t xml:space="preserve">E-Bookstory </w:t>
      </w:r>
      <w:r w:rsidRPr="00806B5F">
        <w:rPr>
          <w:rFonts w:ascii="Thimes" w:hAnsi="Thimes"/>
          <w:lang w:val="en-US"/>
        </w:rPr>
        <w:t xml:space="preserve">dalam pembelajaran literasi membaca, agar siswa mulai terbiasa dan suka membaca buku karena dilengkapi dengan teks bacaan dan gambar yang menarik. Saran yang kedua bagi peneliti lain diharapkan melalui penelitian ini dapat menjadi salah satu referensi namun apabila mengembangkan </w:t>
      </w:r>
      <w:r w:rsidRPr="00806B5F">
        <w:rPr>
          <w:rFonts w:ascii="Thimes" w:hAnsi="Thimes"/>
          <w:i/>
          <w:lang w:val="en-US"/>
        </w:rPr>
        <w:t xml:space="preserve">E-Bookstory </w:t>
      </w:r>
      <w:r w:rsidRPr="00806B5F">
        <w:rPr>
          <w:rFonts w:ascii="Thimes" w:hAnsi="Thimes"/>
          <w:lang w:val="en-US"/>
        </w:rPr>
        <w:t>yang sama akan lebih baik jika menggunakan model pembelajaran dalam kurikulum 2013, sehinggan proses pembelajaran lebih terarah pada kebutuhan dan kemampuan siswa.</w:t>
      </w:r>
    </w:p>
    <w:p w:rsidR="00380DEC" w:rsidRPr="00806B5F" w:rsidRDefault="00380DEC" w:rsidP="00806B5F">
      <w:pPr>
        <w:spacing w:after="0"/>
        <w:ind w:firstLine="274"/>
        <w:jc w:val="both"/>
        <w:rPr>
          <w:rFonts w:ascii="Thimes" w:hAnsi="Thimes"/>
          <w:lang w:val="en-US"/>
        </w:rPr>
      </w:pPr>
    </w:p>
    <w:p w:rsidR="009E3CD7" w:rsidRDefault="009E3CD7" w:rsidP="008E7EEB">
      <w:pPr>
        <w:spacing w:after="0" w:line="360" w:lineRule="auto"/>
        <w:jc w:val="both"/>
        <w:rPr>
          <w:rFonts w:ascii="Times New Roman" w:hAnsi="Times New Roman" w:cs="Times New Roman"/>
          <w:b/>
          <w:lang w:val="en-US"/>
        </w:rPr>
      </w:pPr>
      <w:r>
        <w:rPr>
          <w:rFonts w:ascii="Times New Roman" w:hAnsi="Times New Roman" w:cs="Times New Roman"/>
          <w:b/>
          <w:lang w:val="en-US"/>
        </w:rPr>
        <w:t>DAFTAR PUSTAKA</w:t>
      </w:r>
    </w:p>
    <w:p w:rsidR="00020F05" w:rsidRPr="00905296" w:rsidRDefault="003D062C" w:rsidP="00905296">
      <w:pPr>
        <w:widowControl w:val="0"/>
        <w:autoSpaceDE w:val="0"/>
        <w:autoSpaceDN w:val="0"/>
        <w:adjustRightInd w:val="0"/>
        <w:spacing w:before="120" w:after="120" w:line="240" w:lineRule="auto"/>
        <w:ind w:left="480" w:hanging="480"/>
        <w:jc w:val="both"/>
        <w:rPr>
          <w:rFonts w:ascii="Thimes" w:hAnsi="Thimes" w:cs="Times New Roman"/>
          <w:noProof/>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020F05" w:rsidRPr="00905296">
        <w:rPr>
          <w:rFonts w:ascii="Thimes" w:hAnsi="Thimes" w:cs="Times New Roman"/>
          <w:noProof/>
          <w:szCs w:val="24"/>
        </w:rPr>
        <w:t xml:space="preserve">Adeel, K. &amp;. (2014). Literasi Buku Digital. </w:t>
      </w:r>
      <w:r w:rsidR="00020F05" w:rsidRPr="00905296">
        <w:rPr>
          <w:rFonts w:ascii="Thimes" w:hAnsi="Thimes" w:cs="Times New Roman"/>
          <w:i/>
          <w:iCs/>
          <w:noProof/>
          <w:szCs w:val="24"/>
        </w:rPr>
        <w:t>LIBRIA</w:t>
      </w:r>
      <w:r w:rsidR="00020F05" w:rsidRPr="00905296">
        <w:rPr>
          <w:rFonts w:ascii="Thimes" w:hAnsi="Thimes" w:cs="Times New Roman"/>
          <w:noProof/>
          <w:szCs w:val="24"/>
        </w:rPr>
        <w:t xml:space="preserve">, </w:t>
      </w:r>
      <w:r w:rsidR="00020F05" w:rsidRPr="00905296">
        <w:rPr>
          <w:rFonts w:ascii="Thimes" w:hAnsi="Thimes" w:cs="Times New Roman"/>
          <w:i/>
          <w:iCs/>
          <w:noProof/>
          <w:szCs w:val="24"/>
        </w:rPr>
        <w:t>8</w:t>
      </w:r>
      <w:r w:rsidR="00020F05" w:rsidRPr="00905296">
        <w:rPr>
          <w:rFonts w:ascii="Thimes" w:hAnsi="Thimes" w:cs="Times New Roman"/>
          <w:noProof/>
          <w:szCs w:val="24"/>
        </w:rPr>
        <w:t>(2).</w:t>
      </w:r>
    </w:p>
    <w:p w:rsidR="00020F05" w:rsidRPr="00905296" w:rsidRDefault="00020F05" w:rsidP="00905296">
      <w:pPr>
        <w:widowControl w:val="0"/>
        <w:autoSpaceDE w:val="0"/>
        <w:autoSpaceDN w:val="0"/>
        <w:adjustRightInd w:val="0"/>
        <w:spacing w:before="120" w:after="120" w:line="240" w:lineRule="auto"/>
        <w:ind w:left="480" w:hanging="480"/>
        <w:jc w:val="both"/>
        <w:rPr>
          <w:rFonts w:ascii="Thimes" w:hAnsi="Thimes" w:cs="Times New Roman"/>
          <w:noProof/>
          <w:szCs w:val="24"/>
        </w:rPr>
      </w:pPr>
      <w:r w:rsidRPr="00905296">
        <w:rPr>
          <w:rFonts w:ascii="Thimes" w:hAnsi="Thimes" w:cs="Times New Roman"/>
          <w:noProof/>
          <w:szCs w:val="24"/>
        </w:rPr>
        <w:t xml:space="preserve">Agoestyowati, R. (2017). Tinjauan Pada Minat Literasi Anak-anak. </w:t>
      </w:r>
      <w:r w:rsidRPr="00905296">
        <w:rPr>
          <w:rFonts w:ascii="Thimes" w:hAnsi="Thimes" w:cs="Times New Roman"/>
          <w:i/>
          <w:iCs/>
          <w:noProof/>
          <w:szCs w:val="24"/>
        </w:rPr>
        <w:t>Majalah Ilmiah Institut STIAMI.</w:t>
      </w:r>
    </w:p>
    <w:p w:rsidR="00020F05" w:rsidRPr="00905296" w:rsidRDefault="00020F05" w:rsidP="00905296">
      <w:pPr>
        <w:widowControl w:val="0"/>
        <w:autoSpaceDE w:val="0"/>
        <w:autoSpaceDN w:val="0"/>
        <w:adjustRightInd w:val="0"/>
        <w:spacing w:before="120" w:after="120" w:line="240" w:lineRule="auto"/>
        <w:ind w:left="480" w:hanging="480"/>
        <w:jc w:val="both"/>
        <w:rPr>
          <w:rFonts w:ascii="Thimes" w:hAnsi="Thimes" w:cs="Times New Roman"/>
          <w:noProof/>
          <w:szCs w:val="24"/>
        </w:rPr>
      </w:pPr>
      <w:r w:rsidRPr="00905296">
        <w:rPr>
          <w:rFonts w:ascii="Thimes" w:hAnsi="Thimes"/>
        </w:rPr>
        <w:fldChar w:fldCharType="begin" w:fldLock="1"/>
      </w:r>
      <w:r w:rsidRPr="00905296">
        <w:rPr>
          <w:rFonts w:ascii="Thimes" w:hAnsi="Thimes"/>
        </w:rPr>
        <w:instrText xml:space="preserve">ADDIN Mendeley Bibliography CSL_BIBLIOGRAPHY </w:instrText>
      </w:r>
      <w:r w:rsidRPr="00905296">
        <w:rPr>
          <w:rFonts w:ascii="Thimes" w:hAnsi="Thimes"/>
        </w:rPr>
        <w:fldChar w:fldCharType="separate"/>
      </w:r>
      <w:r w:rsidRPr="00905296">
        <w:rPr>
          <w:rFonts w:ascii="Thimes" w:hAnsi="Thimes" w:cs="Times New Roman"/>
          <w:noProof/>
          <w:szCs w:val="24"/>
        </w:rPr>
        <w:t xml:space="preserve">Baleiro, R. (2011). Definition of Literary A Content Analysis of Literature Syllabuses and Interviews with Protuguese Lecturers of Literature. </w:t>
      </w:r>
      <w:r w:rsidRPr="00905296">
        <w:rPr>
          <w:rFonts w:ascii="Thimes" w:hAnsi="Thimes" w:cs="Times New Roman"/>
          <w:i/>
          <w:iCs/>
          <w:noProof/>
          <w:szCs w:val="24"/>
        </w:rPr>
        <w:t>Journal of New Horizons in Education</w:t>
      </w:r>
      <w:r w:rsidRPr="00905296">
        <w:rPr>
          <w:rFonts w:ascii="Thimes" w:hAnsi="Thimes" w:cs="Times New Roman"/>
          <w:noProof/>
          <w:szCs w:val="24"/>
        </w:rPr>
        <w:t>, (02–04), 17.</w:t>
      </w:r>
    </w:p>
    <w:p w:rsidR="00606093" w:rsidRPr="00905296" w:rsidRDefault="00606093" w:rsidP="00905296">
      <w:pPr>
        <w:widowControl w:val="0"/>
        <w:autoSpaceDE w:val="0"/>
        <w:autoSpaceDN w:val="0"/>
        <w:adjustRightInd w:val="0"/>
        <w:spacing w:before="120" w:after="120" w:line="240" w:lineRule="auto"/>
        <w:ind w:left="480" w:hanging="480"/>
        <w:jc w:val="both"/>
        <w:rPr>
          <w:rFonts w:ascii="Thimes" w:hAnsi="Thimes" w:cs="Times New Roman"/>
          <w:noProof/>
          <w:szCs w:val="24"/>
        </w:rPr>
      </w:pPr>
      <w:r w:rsidRPr="00905296">
        <w:rPr>
          <w:rFonts w:ascii="Thimes" w:hAnsi="Thimes"/>
        </w:rPr>
        <w:fldChar w:fldCharType="begin" w:fldLock="1"/>
      </w:r>
      <w:r w:rsidRPr="00905296">
        <w:rPr>
          <w:rFonts w:ascii="Thimes" w:hAnsi="Thimes"/>
        </w:rPr>
        <w:instrText xml:space="preserve">ADDIN Mendeley Bibliography CSL_BIBLIOGRAPHY </w:instrText>
      </w:r>
      <w:r w:rsidRPr="00905296">
        <w:rPr>
          <w:rFonts w:ascii="Thimes" w:hAnsi="Thimes"/>
        </w:rPr>
        <w:fldChar w:fldCharType="separate"/>
      </w:r>
      <w:r w:rsidRPr="00905296">
        <w:rPr>
          <w:rFonts w:ascii="Thimes" w:hAnsi="Thimes" w:cs="Times New Roman"/>
          <w:noProof/>
          <w:szCs w:val="24"/>
        </w:rPr>
        <w:t xml:space="preserve">Dizon. (2014). Pengaruh Penggunaan Buku Bacaan Digital serta Kegiatan Membaca Digital, Terhadap Motivasi Membaca Siswa di Sekolah Dasar. </w:t>
      </w:r>
      <w:r w:rsidRPr="00905296">
        <w:rPr>
          <w:rFonts w:ascii="Thimes" w:hAnsi="Thimes" w:cs="Times New Roman"/>
          <w:i/>
          <w:iCs/>
          <w:noProof/>
          <w:szCs w:val="24"/>
        </w:rPr>
        <w:t>Metodik Didaktik</w:t>
      </w:r>
      <w:r w:rsidRPr="00905296">
        <w:rPr>
          <w:rFonts w:ascii="Thimes" w:hAnsi="Thimes" w:cs="Times New Roman"/>
          <w:noProof/>
          <w:szCs w:val="24"/>
        </w:rPr>
        <w:t xml:space="preserve">, </w:t>
      </w:r>
      <w:r w:rsidRPr="00905296">
        <w:rPr>
          <w:rFonts w:ascii="Thimes" w:hAnsi="Thimes" w:cs="Times New Roman"/>
          <w:i/>
          <w:iCs/>
          <w:noProof/>
          <w:szCs w:val="24"/>
        </w:rPr>
        <w:t>9</w:t>
      </w:r>
      <w:r w:rsidRPr="00905296">
        <w:rPr>
          <w:rFonts w:ascii="Thimes" w:hAnsi="Thimes" w:cs="Times New Roman"/>
          <w:noProof/>
          <w:szCs w:val="24"/>
        </w:rPr>
        <w:t>(2).</w:t>
      </w:r>
    </w:p>
    <w:p w:rsidR="00606093" w:rsidRPr="00905296" w:rsidRDefault="00606093" w:rsidP="00047CBF">
      <w:pPr>
        <w:widowControl w:val="0"/>
        <w:autoSpaceDE w:val="0"/>
        <w:autoSpaceDN w:val="0"/>
        <w:adjustRightInd w:val="0"/>
        <w:spacing w:before="120" w:after="120" w:line="240" w:lineRule="auto"/>
        <w:ind w:left="480" w:hanging="480"/>
        <w:jc w:val="both"/>
        <w:rPr>
          <w:rFonts w:ascii="Thimes" w:hAnsi="Thimes"/>
          <w:noProof/>
        </w:rPr>
      </w:pPr>
      <w:r w:rsidRPr="00905296">
        <w:rPr>
          <w:rFonts w:ascii="Thimes" w:hAnsi="Thimes"/>
        </w:rPr>
        <w:t>Dr.</w:t>
      </w:r>
      <w:r w:rsidRPr="00905296">
        <w:rPr>
          <w:rFonts w:ascii="Thimes" w:hAnsi="Thimes"/>
        </w:rPr>
        <w:fldChar w:fldCharType="begin" w:fldLock="1"/>
      </w:r>
      <w:r w:rsidRPr="00905296">
        <w:rPr>
          <w:rFonts w:ascii="Thimes" w:hAnsi="Thimes"/>
        </w:rPr>
        <w:instrText xml:space="preserve">ADDIN Mendeley Bibliography CSL_BIBLIOGRAPHY </w:instrText>
      </w:r>
      <w:r w:rsidRPr="00905296">
        <w:rPr>
          <w:rFonts w:ascii="Thimes" w:hAnsi="Thimes"/>
        </w:rPr>
        <w:fldChar w:fldCharType="separate"/>
      </w:r>
      <w:r w:rsidRPr="00905296">
        <w:rPr>
          <w:rFonts w:ascii="Thimes" w:hAnsi="Thimes" w:cs="Times New Roman"/>
          <w:noProof/>
          <w:szCs w:val="24"/>
        </w:rPr>
        <w:t xml:space="preserve">Rusman M, P. (2012). </w:t>
      </w:r>
      <w:r w:rsidRPr="00905296">
        <w:rPr>
          <w:rFonts w:ascii="Thimes" w:hAnsi="Thimes" w:cs="Times New Roman"/>
          <w:i/>
          <w:iCs/>
          <w:noProof/>
          <w:szCs w:val="24"/>
        </w:rPr>
        <w:t>Belajar dan Pembelajaran Berbasis Komputer</w:t>
      </w:r>
      <w:r w:rsidRPr="00905296">
        <w:rPr>
          <w:rFonts w:ascii="Thimes" w:hAnsi="Thimes" w:cs="Times New Roman"/>
          <w:noProof/>
          <w:szCs w:val="24"/>
        </w:rPr>
        <w:t>. Bandung: ALFABETA.</w:t>
      </w:r>
    </w:p>
    <w:p w:rsidR="00F810A1" w:rsidRPr="00905296" w:rsidRDefault="00606093" w:rsidP="00047CBF">
      <w:pPr>
        <w:widowControl w:val="0"/>
        <w:autoSpaceDE w:val="0"/>
        <w:autoSpaceDN w:val="0"/>
        <w:adjustRightInd w:val="0"/>
        <w:spacing w:before="120" w:after="120" w:line="240" w:lineRule="auto"/>
        <w:ind w:left="450" w:hanging="450"/>
        <w:jc w:val="both"/>
        <w:rPr>
          <w:rFonts w:ascii="Thimes" w:hAnsi="Thimes"/>
        </w:rPr>
      </w:pPr>
      <w:r w:rsidRPr="00905296">
        <w:rPr>
          <w:rFonts w:ascii="Thimes" w:hAnsi="Thimes"/>
        </w:rPr>
        <w:fldChar w:fldCharType="end"/>
      </w:r>
      <w:r w:rsidR="00F810A1" w:rsidRPr="00905296">
        <w:rPr>
          <w:rFonts w:ascii="Thimes" w:hAnsi="Thimes" w:cs="Thimes"/>
        </w:rPr>
        <w:fldChar w:fldCharType="begin" w:fldLock="1"/>
      </w:r>
      <w:r w:rsidR="00F810A1" w:rsidRPr="00905296">
        <w:rPr>
          <w:rFonts w:ascii="Thimes" w:hAnsi="Thimes" w:cs="Thimes"/>
        </w:rPr>
        <w:instrText xml:space="preserve">ADDIN Mendeley Bibliography CSL_BIBLIOGRAPHY </w:instrText>
      </w:r>
      <w:r w:rsidR="00F810A1" w:rsidRPr="00905296">
        <w:rPr>
          <w:rFonts w:ascii="Thimes" w:hAnsi="Thimes" w:cs="Thimes"/>
        </w:rPr>
        <w:fldChar w:fldCharType="separate"/>
      </w:r>
      <w:r w:rsidR="00F810A1" w:rsidRPr="00905296">
        <w:rPr>
          <w:rFonts w:ascii="Thimes" w:hAnsi="Thimes" w:cs="Times New Roman"/>
          <w:noProof/>
          <w:szCs w:val="24"/>
        </w:rPr>
        <w:t xml:space="preserve">Dalman. (2013). </w:t>
      </w:r>
      <w:r w:rsidR="00F810A1" w:rsidRPr="00905296">
        <w:rPr>
          <w:rFonts w:ascii="Thimes" w:hAnsi="Thimes" w:cs="Times New Roman"/>
          <w:i/>
          <w:iCs/>
          <w:noProof/>
          <w:szCs w:val="24"/>
        </w:rPr>
        <w:t>Ketrampilan Membaca</w:t>
      </w:r>
      <w:r w:rsidR="00F810A1" w:rsidRPr="00905296">
        <w:rPr>
          <w:rFonts w:ascii="Thimes" w:hAnsi="Thimes" w:cs="Times New Roman"/>
          <w:noProof/>
          <w:szCs w:val="24"/>
        </w:rPr>
        <w:t>. Jakarta: Raja Garafido Persada.</w:t>
      </w:r>
    </w:p>
    <w:p w:rsidR="00606093" w:rsidRPr="00905296" w:rsidRDefault="00F810A1" w:rsidP="00047CBF">
      <w:pPr>
        <w:widowControl w:val="0"/>
        <w:autoSpaceDE w:val="0"/>
        <w:autoSpaceDN w:val="0"/>
        <w:adjustRightInd w:val="0"/>
        <w:spacing w:after="0" w:line="240" w:lineRule="auto"/>
        <w:ind w:left="450" w:hanging="450"/>
        <w:jc w:val="both"/>
        <w:rPr>
          <w:rFonts w:ascii="Thimes" w:hAnsi="Thimes" w:cs="Times New Roman"/>
          <w:noProof/>
          <w:szCs w:val="24"/>
        </w:rPr>
      </w:pPr>
      <w:r w:rsidRPr="00905296">
        <w:rPr>
          <w:rFonts w:ascii="Thimes" w:hAnsi="Thimes" w:cs="Thimes"/>
        </w:rPr>
        <w:fldChar w:fldCharType="end"/>
      </w:r>
      <w:r w:rsidR="00606093" w:rsidRPr="00905296">
        <w:rPr>
          <w:rFonts w:ascii="Thimes" w:hAnsi="Thimes"/>
        </w:rPr>
        <w:fldChar w:fldCharType="begin" w:fldLock="1"/>
      </w:r>
      <w:r w:rsidR="00606093" w:rsidRPr="00905296">
        <w:rPr>
          <w:rFonts w:ascii="Thimes" w:hAnsi="Thimes"/>
        </w:rPr>
        <w:instrText xml:space="preserve">ADDIN Mendeley Bibliography CSL_BIBLIOGRAPHY </w:instrText>
      </w:r>
      <w:r w:rsidR="00606093" w:rsidRPr="00905296">
        <w:rPr>
          <w:rFonts w:ascii="Thimes" w:hAnsi="Thimes"/>
        </w:rPr>
        <w:fldChar w:fldCharType="separate"/>
      </w:r>
      <w:r w:rsidR="00606093" w:rsidRPr="00905296">
        <w:rPr>
          <w:rFonts w:ascii="Thimes" w:hAnsi="Thimes" w:cs="Times New Roman"/>
          <w:noProof/>
          <w:szCs w:val="24"/>
        </w:rPr>
        <w:t xml:space="preserve">Haris, D. (2011). </w:t>
      </w:r>
      <w:r w:rsidR="00606093" w:rsidRPr="00905296">
        <w:rPr>
          <w:rFonts w:ascii="Thimes" w:hAnsi="Thimes" w:cs="Times New Roman"/>
          <w:i/>
          <w:iCs/>
          <w:noProof/>
          <w:szCs w:val="24"/>
        </w:rPr>
        <w:t>Panduan Lengkap E-Book</w:t>
      </w:r>
      <w:r w:rsidR="00606093" w:rsidRPr="00905296">
        <w:rPr>
          <w:rFonts w:ascii="Thimes" w:hAnsi="Thimes" w:cs="Times New Roman"/>
          <w:noProof/>
          <w:szCs w:val="24"/>
        </w:rPr>
        <w:t>. Yogyakarta: Cakrawala.</w:t>
      </w:r>
    </w:p>
    <w:p w:rsidR="00884C4F" w:rsidRPr="00905296" w:rsidRDefault="00884C4F" w:rsidP="00047CBF">
      <w:pPr>
        <w:widowControl w:val="0"/>
        <w:autoSpaceDE w:val="0"/>
        <w:autoSpaceDN w:val="0"/>
        <w:adjustRightInd w:val="0"/>
        <w:spacing w:after="0" w:line="240" w:lineRule="auto"/>
        <w:ind w:left="475" w:hanging="475"/>
        <w:jc w:val="both"/>
        <w:rPr>
          <w:rFonts w:ascii="Thimes" w:hAnsi="Thimes"/>
          <w:noProof/>
        </w:rPr>
      </w:pPr>
    </w:p>
    <w:p w:rsidR="00606093" w:rsidRPr="00905296" w:rsidRDefault="00606093" w:rsidP="00047CBF">
      <w:pPr>
        <w:widowControl w:val="0"/>
        <w:autoSpaceDE w:val="0"/>
        <w:autoSpaceDN w:val="0"/>
        <w:adjustRightInd w:val="0"/>
        <w:spacing w:after="0" w:line="240" w:lineRule="auto"/>
        <w:ind w:left="450" w:hanging="450"/>
        <w:jc w:val="both"/>
        <w:rPr>
          <w:rFonts w:ascii="Thimes" w:hAnsi="Thimes" w:cs="Times New Roman"/>
          <w:noProof/>
          <w:szCs w:val="24"/>
        </w:rPr>
      </w:pPr>
      <w:r w:rsidRPr="00905296">
        <w:rPr>
          <w:rFonts w:ascii="Thimes" w:hAnsi="Thimes"/>
        </w:rPr>
        <w:fldChar w:fldCharType="end"/>
      </w:r>
      <w:r w:rsidR="00047CBF">
        <w:rPr>
          <w:rFonts w:ascii="Thimes" w:hAnsi="Thimes"/>
          <w:lang w:val="en-US"/>
        </w:rPr>
        <w:t>L</w:t>
      </w:r>
      <w:r w:rsidRPr="00905296">
        <w:rPr>
          <w:rFonts w:ascii="Thimes" w:hAnsi="Thimes"/>
        </w:rPr>
        <w:fldChar w:fldCharType="begin" w:fldLock="1"/>
      </w:r>
      <w:r w:rsidRPr="00905296">
        <w:rPr>
          <w:rFonts w:ascii="Thimes" w:hAnsi="Thimes"/>
        </w:rPr>
        <w:instrText xml:space="preserve">ADDIN Mendeley Bibliography CSL_BIBLIOGRAPHY </w:instrText>
      </w:r>
      <w:r w:rsidRPr="00905296">
        <w:rPr>
          <w:rFonts w:ascii="Thimes" w:hAnsi="Thimes"/>
        </w:rPr>
        <w:fldChar w:fldCharType="separate"/>
      </w:r>
      <w:r w:rsidRPr="00905296">
        <w:rPr>
          <w:rFonts w:ascii="Thimes" w:hAnsi="Thimes" w:cs="Times New Roman"/>
          <w:noProof/>
          <w:szCs w:val="24"/>
        </w:rPr>
        <w:t xml:space="preserve">opes-Rio. (2015). About the horrific peril of reading on digital devices. </w:t>
      </w:r>
      <w:r w:rsidRPr="00905296">
        <w:rPr>
          <w:rFonts w:ascii="Thimes" w:hAnsi="Thimes" w:cs="Times New Roman"/>
          <w:i/>
          <w:iCs/>
          <w:noProof/>
          <w:szCs w:val="24"/>
        </w:rPr>
        <w:t>Journal of Social and Behavioral Sciiences</w:t>
      </w:r>
      <w:r w:rsidRPr="00905296">
        <w:rPr>
          <w:rFonts w:ascii="Thimes" w:hAnsi="Thimes" w:cs="Times New Roman"/>
          <w:noProof/>
          <w:szCs w:val="24"/>
        </w:rPr>
        <w:t>, 178.</w:t>
      </w:r>
    </w:p>
    <w:p w:rsidR="00884C4F" w:rsidRPr="00905296" w:rsidRDefault="00884C4F" w:rsidP="00047CBF">
      <w:pPr>
        <w:widowControl w:val="0"/>
        <w:autoSpaceDE w:val="0"/>
        <w:autoSpaceDN w:val="0"/>
        <w:adjustRightInd w:val="0"/>
        <w:spacing w:after="0" w:line="240" w:lineRule="auto"/>
        <w:ind w:left="480" w:hanging="480"/>
        <w:jc w:val="both"/>
        <w:rPr>
          <w:rFonts w:ascii="Thimes" w:hAnsi="Thimes" w:cs="Times New Roman"/>
          <w:noProof/>
          <w:szCs w:val="24"/>
        </w:rPr>
      </w:pPr>
    </w:p>
    <w:p w:rsidR="00884C4F" w:rsidRPr="00905296" w:rsidRDefault="00884C4F" w:rsidP="00047CBF">
      <w:pPr>
        <w:widowControl w:val="0"/>
        <w:autoSpaceDE w:val="0"/>
        <w:autoSpaceDN w:val="0"/>
        <w:adjustRightInd w:val="0"/>
        <w:spacing w:after="0" w:line="240" w:lineRule="auto"/>
        <w:ind w:left="475" w:hanging="475"/>
        <w:jc w:val="both"/>
        <w:rPr>
          <w:rFonts w:ascii="Thimes" w:hAnsi="Thimes"/>
          <w:noProof/>
        </w:rPr>
      </w:pPr>
      <w:r w:rsidRPr="00905296">
        <w:rPr>
          <w:rFonts w:ascii="Thimes" w:hAnsi="Thimes"/>
        </w:rPr>
        <w:fldChar w:fldCharType="begin" w:fldLock="1"/>
      </w:r>
      <w:r w:rsidRPr="00905296">
        <w:rPr>
          <w:rFonts w:ascii="Thimes" w:hAnsi="Thimes"/>
        </w:rPr>
        <w:instrText xml:space="preserve">ADDIN Mendeley Bibliography CSL_BIBLIOGRAPHY </w:instrText>
      </w:r>
      <w:r w:rsidRPr="00905296">
        <w:rPr>
          <w:rFonts w:ascii="Thimes" w:hAnsi="Thimes"/>
        </w:rPr>
        <w:fldChar w:fldCharType="separate"/>
      </w:r>
      <w:r w:rsidRPr="00905296">
        <w:rPr>
          <w:rFonts w:ascii="Thimes" w:hAnsi="Thimes" w:cs="Times New Roman"/>
          <w:iCs/>
          <w:noProof/>
          <w:szCs w:val="24"/>
        </w:rPr>
        <w:t>Peraturan Menteri Pendidikan dan Kebudayaan Nomor 23 Tahun 2015 tentang Penumbuhan Budi Pekerti.</w:t>
      </w:r>
      <w:r w:rsidRPr="00905296">
        <w:rPr>
          <w:rFonts w:ascii="Thimes" w:hAnsi="Thimes" w:cs="Times New Roman"/>
          <w:noProof/>
          <w:szCs w:val="24"/>
        </w:rPr>
        <w:t xml:space="preserve"> (n.d.)</w:t>
      </w:r>
    </w:p>
    <w:p w:rsidR="00606093" w:rsidRPr="00905296" w:rsidRDefault="00884C4F" w:rsidP="00047CBF">
      <w:pPr>
        <w:spacing w:after="0" w:line="240" w:lineRule="auto"/>
        <w:jc w:val="both"/>
        <w:rPr>
          <w:rFonts w:ascii="Thimes" w:hAnsi="Thimes"/>
        </w:rPr>
      </w:pPr>
      <w:r w:rsidRPr="00905296">
        <w:rPr>
          <w:rFonts w:ascii="Thimes" w:hAnsi="Thimes"/>
        </w:rPr>
        <w:fldChar w:fldCharType="end"/>
      </w:r>
    </w:p>
    <w:p w:rsidR="00606093" w:rsidRPr="00905296" w:rsidRDefault="00606093" w:rsidP="00047CBF">
      <w:pPr>
        <w:widowControl w:val="0"/>
        <w:autoSpaceDE w:val="0"/>
        <w:autoSpaceDN w:val="0"/>
        <w:adjustRightInd w:val="0"/>
        <w:spacing w:before="120" w:after="120" w:line="240" w:lineRule="auto"/>
        <w:ind w:left="540" w:hanging="540"/>
        <w:jc w:val="both"/>
        <w:rPr>
          <w:rFonts w:ascii="Thimes" w:hAnsi="Thimes" w:cs="Times New Roman"/>
          <w:noProof/>
          <w:szCs w:val="24"/>
        </w:rPr>
      </w:pPr>
      <w:r w:rsidRPr="00905296">
        <w:rPr>
          <w:rFonts w:ascii="Thimes" w:hAnsi="Thimes"/>
        </w:rPr>
        <w:fldChar w:fldCharType="end"/>
      </w:r>
      <w:r w:rsidRPr="00905296">
        <w:rPr>
          <w:rFonts w:ascii="Thimes" w:hAnsi="Thimes"/>
        </w:rPr>
        <w:fldChar w:fldCharType="begin" w:fldLock="1"/>
      </w:r>
      <w:r w:rsidRPr="00905296">
        <w:rPr>
          <w:rFonts w:ascii="Thimes" w:hAnsi="Thimes"/>
        </w:rPr>
        <w:instrText xml:space="preserve">ADDIN Mendeley Bibliography CSL_BIBLIOGRAPHY </w:instrText>
      </w:r>
      <w:r w:rsidRPr="00905296">
        <w:rPr>
          <w:rFonts w:ascii="Thimes" w:hAnsi="Thimes"/>
        </w:rPr>
        <w:fldChar w:fldCharType="separate"/>
      </w:r>
      <w:r w:rsidRPr="00905296">
        <w:rPr>
          <w:rFonts w:ascii="Thimes" w:hAnsi="Thimes" w:cs="Times New Roman"/>
          <w:noProof/>
          <w:szCs w:val="24"/>
        </w:rPr>
        <w:t xml:space="preserve">Sanjaya, W. (2012). </w:t>
      </w:r>
      <w:r w:rsidRPr="00905296">
        <w:rPr>
          <w:rFonts w:ascii="Thimes" w:hAnsi="Thimes" w:cs="Times New Roman"/>
          <w:i/>
          <w:iCs/>
          <w:noProof/>
          <w:szCs w:val="24"/>
        </w:rPr>
        <w:t>Media Komunikasi Pembelajaran</w:t>
      </w:r>
      <w:r w:rsidRPr="00905296">
        <w:rPr>
          <w:rFonts w:ascii="Thimes" w:hAnsi="Thimes" w:cs="Times New Roman"/>
          <w:noProof/>
          <w:szCs w:val="24"/>
        </w:rPr>
        <w:t>. Jakarta: Fajar Interpratama Mandiri.</w:t>
      </w:r>
    </w:p>
    <w:p w:rsidR="00606093" w:rsidRPr="00905296" w:rsidRDefault="00606093" w:rsidP="00047CBF">
      <w:pPr>
        <w:widowControl w:val="0"/>
        <w:autoSpaceDE w:val="0"/>
        <w:autoSpaceDN w:val="0"/>
        <w:adjustRightInd w:val="0"/>
        <w:spacing w:before="120" w:after="120" w:line="240" w:lineRule="auto"/>
        <w:ind w:left="540" w:hanging="540"/>
        <w:jc w:val="both"/>
        <w:rPr>
          <w:rFonts w:ascii="Thimes" w:hAnsi="Thimes" w:cs="Times New Roman"/>
          <w:i/>
          <w:iCs/>
          <w:noProof/>
          <w:szCs w:val="24"/>
        </w:rPr>
      </w:pPr>
      <w:r w:rsidRPr="00905296">
        <w:rPr>
          <w:rFonts w:ascii="Thimes" w:hAnsi="Thimes"/>
        </w:rPr>
        <w:fldChar w:fldCharType="begin" w:fldLock="1"/>
      </w:r>
      <w:r w:rsidRPr="00905296">
        <w:rPr>
          <w:rFonts w:ascii="Thimes" w:hAnsi="Thimes"/>
        </w:rPr>
        <w:instrText xml:space="preserve">ADDIN Mendeley Bibliography CSL_BIBLIOGRAPHY </w:instrText>
      </w:r>
      <w:r w:rsidRPr="00905296">
        <w:rPr>
          <w:rFonts w:ascii="Thimes" w:hAnsi="Thimes"/>
        </w:rPr>
        <w:fldChar w:fldCharType="separate"/>
      </w:r>
      <w:r w:rsidRPr="00905296">
        <w:rPr>
          <w:rFonts w:ascii="Thimes" w:hAnsi="Thimes" w:cs="Times New Roman"/>
          <w:noProof/>
          <w:szCs w:val="24"/>
        </w:rPr>
        <w:t>Smeets, and B</w:t>
      </w:r>
      <w:r w:rsidRPr="00905296">
        <w:rPr>
          <w:rFonts w:ascii="Thimes" w:hAnsi="Thimes" w:cs="Times New Roman"/>
          <w:noProof/>
          <w:szCs w:val="24"/>
          <w:lang w:val="en-US"/>
        </w:rPr>
        <w:t>us</w:t>
      </w:r>
      <w:r w:rsidRPr="00905296">
        <w:rPr>
          <w:rFonts w:ascii="Thimes" w:hAnsi="Thimes" w:cs="Times New Roman"/>
          <w:noProof/>
          <w:szCs w:val="24"/>
        </w:rPr>
        <w:t xml:space="preserve">. (2012). </w:t>
      </w:r>
      <w:r w:rsidRPr="00905296">
        <w:rPr>
          <w:rFonts w:ascii="Thimes" w:hAnsi="Thimes" w:cs="Times New Roman"/>
          <w:i/>
          <w:iCs/>
          <w:noProof/>
          <w:szCs w:val="24"/>
        </w:rPr>
        <w:t>Buku Cerita Elektronik Interaktif untuk Anak TK Mengenal Kosa Kata.</w:t>
      </w:r>
    </w:p>
    <w:p w:rsidR="00380DEC" w:rsidRPr="00905296" w:rsidRDefault="00380DEC" w:rsidP="00047CBF">
      <w:pPr>
        <w:widowControl w:val="0"/>
        <w:autoSpaceDE w:val="0"/>
        <w:autoSpaceDN w:val="0"/>
        <w:adjustRightInd w:val="0"/>
        <w:spacing w:before="120" w:after="120" w:line="240" w:lineRule="auto"/>
        <w:ind w:left="480" w:hanging="480"/>
        <w:jc w:val="both"/>
        <w:rPr>
          <w:rFonts w:ascii="Thimes" w:hAnsi="Thimes"/>
          <w:noProof/>
        </w:rPr>
      </w:pPr>
      <w:r w:rsidRPr="00905296">
        <w:rPr>
          <w:rFonts w:ascii="Thimes" w:hAnsi="Thimes"/>
        </w:rPr>
        <w:fldChar w:fldCharType="begin" w:fldLock="1"/>
      </w:r>
      <w:r w:rsidRPr="00905296">
        <w:rPr>
          <w:rFonts w:ascii="Thimes" w:hAnsi="Thimes"/>
        </w:rPr>
        <w:instrText xml:space="preserve">ADDIN Mendeley Bibliography CSL_BIBLIOGRAPHY </w:instrText>
      </w:r>
      <w:r w:rsidRPr="00905296">
        <w:rPr>
          <w:rFonts w:ascii="Thimes" w:hAnsi="Thimes"/>
        </w:rPr>
        <w:fldChar w:fldCharType="separate"/>
      </w:r>
      <w:r w:rsidRPr="00905296">
        <w:rPr>
          <w:rFonts w:ascii="Thimes" w:hAnsi="Thimes" w:cs="Times New Roman"/>
          <w:noProof/>
          <w:szCs w:val="24"/>
        </w:rPr>
        <w:t xml:space="preserve">Sukmadinata, N. S. (2017). </w:t>
      </w:r>
      <w:r w:rsidRPr="00905296">
        <w:rPr>
          <w:rFonts w:ascii="Thimes" w:hAnsi="Thimes" w:cs="Times New Roman"/>
          <w:i/>
          <w:iCs/>
          <w:noProof/>
          <w:szCs w:val="24"/>
        </w:rPr>
        <w:t>Metode Penelitian Pendidikan</w:t>
      </w:r>
      <w:r w:rsidRPr="00905296">
        <w:rPr>
          <w:rFonts w:ascii="Thimes" w:hAnsi="Thimes" w:cs="Times New Roman"/>
          <w:noProof/>
          <w:szCs w:val="24"/>
        </w:rPr>
        <w:t>. Bandung: Remaja Rosdakarya.</w:t>
      </w:r>
    </w:p>
    <w:p w:rsidR="00601CAE" w:rsidRPr="00905296" w:rsidRDefault="00380DEC" w:rsidP="00047CBF">
      <w:pPr>
        <w:spacing w:before="120" w:after="120" w:line="240" w:lineRule="auto"/>
        <w:ind w:left="450" w:hanging="450"/>
        <w:jc w:val="both"/>
        <w:rPr>
          <w:rFonts w:ascii="Thimes" w:hAnsi="Thimes"/>
        </w:rPr>
      </w:pPr>
      <w:r w:rsidRPr="00905296">
        <w:rPr>
          <w:rFonts w:ascii="Thimes" w:hAnsi="Thimes"/>
        </w:rPr>
        <w:fldChar w:fldCharType="end"/>
      </w:r>
      <w:r w:rsidR="00601CAE" w:rsidRPr="00905296">
        <w:rPr>
          <w:rFonts w:ascii="Thimes" w:hAnsi="Thimes"/>
        </w:rPr>
        <w:fldChar w:fldCharType="begin" w:fldLock="1"/>
      </w:r>
      <w:r w:rsidR="00601CAE" w:rsidRPr="00905296">
        <w:rPr>
          <w:rFonts w:ascii="Thimes" w:hAnsi="Thimes"/>
        </w:rPr>
        <w:instrText xml:space="preserve">ADDIN Mendeley Bibliography CSL_BIBLIOGRAPHY </w:instrText>
      </w:r>
      <w:r w:rsidR="00601CAE" w:rsidRPr="00905296">
        <w:rPr>
          <w:rFonts w:ascii="Thimes" w:hAnsi="Thimes"/>
        </w:rPr>
        <w:fldChar w:fldCharType="separate"/>
      </w:r>
      <w:r w:rsidR="00601CAE" w:rsidRPr="00905296">
        <w:rPr>
          <w:rFonts w:ascii="Thimes" w:hAnsi="Thimes" w:cs="Times New Roman"/>
          <w:noProof/>
          <w:szCs w:val="24"/>
        </w:rPr>
        <w:t xml:space="preserve">Suyono, H. (2017). Implementasi Gerakan Literasi Guru Sekolah Pada Pembelajaran Tematik Sekolah Dasar. </w:t>
      </w:r>
      <w:r w:rsidR="00601CAE" w:rsidRPr="00905296">
        <w:rPr>
          <w:rFonts w:ascii="Thimes" w:hAnsi="Thimes" w:cs="Times New Roman"/>
          <w:i/>
          <w:iCs/>
          <w:noProof/>
          <w:szCs w:val="24"/>
        </w:rPr>
        <w:t>Jurnal Sekolah Dasar</w:t>
      </w:r>
      <w:r w:rsidR="00601CAE" w:rsidRPr="00905296">
        <w:rPr>
          <w:rFonts w:ascii="Thimes" w:hAnsi="Thimes" w:cs="Times New Roman"/>
          <w:noProof/>
          <w:szCs w:val="24"/>
        </w:rPr>
        <w:t>, 116–123.</w:t>
      </w:r>
    </w:p>
    <w:p w:rsidR="00F810A1" w:rsidRPr="00905296" w:rsidRDefault="00601CAE" w:rsidP="00047CBF">
      <w:pPr>
        <w:widowControl w:val="0"/>
        <w:autoSpaceDE w:val="0"/>
        <w:autoSpaceDN w:val="0"/>
        <w:adjustRightInd w:val="0"/>
        <w:spacing w:before="120" w:after="120" w:line="240" w:lineRule="auto"/>
        <w:ind w:left="480" w:hanging="480"/>
        <w:jc w:val="both"/>
        <w:rPr>
          <w:rFonts w:ascii="Thimes" w:hAnsi="Thimes"/>
          <w:noProof/>
        </w:rPr>
      </w:pPr>
      <w:r w:rsidRPr="00905296">
        <w:rPr>
          <w:rFonts w:ascii="Thimes" w:hAnsi="Thimes"/>
        </w:rPr>
        <w:fldChar w:fldCharType="end"/>
      </w:r>
      <w:r w:rsidR="00F810A1" w:rsidRPr="00905296">
        <w:rPr>
          <w:rFonts w:ascii="Thimes" w:hAnsi="Thimes" w:cs="Thimes"/>
        </w:rPr>
        <w:fldChar w:fldCharType="begin" w:fldLock="1"/>
      </w:r>
      <w:r w:rsidR="00F810A1" w:rsidRPr="00905296">
        <w:rPr>
          <w:rFonts w:ascii="Thimes" w:hAnsi="Thimes" w:cs="Thimes"/>
        </w:rPr>
        <w:instrText xml:space="preserve">ADDIN Mendeley Bibliography CSL_BIBLIOGRAPHY </w:instrText>
      </w:r>
      <w:r w:rsidR="00F810A1" w:rsidRPr="00905296">
        <w:rPr>
          <w:rFonts w:ascii="Thimes" w:hAnsi="Thimes" w:cs="Thimes"/>
        </w:rPr>
        <w:fldChar w:fldCharType="separate"/>
      </w:r>
      <w:r w:rsidR="00F810A1" w:rsidRPr="00905296">
        <w:rPr>
          <w:rFonts w:ascii="Thimes" w:hAnsi="Thimes" w:cs="Times New Roman"/>
          <w:noProof/>
          <w:szCs w:val="24"/>
        </w:rPr>
        <w:t xml:space="preserve">Shofaussamawati. (2016). Menumbuhkan minat baca dengan pengenalan perpustakaan pada anak sejak dini. </w:t>
      </w:r>
      <w:r w:rsidR="00F810A1" w:rsidRPr="00905296">
        <w:rPr>
          <w:rFonts w:ascii="Thimes" w:hAnsi="Thimes" w:cs="Times New Roman"/>
          <w:i/>
          <w:iCs/>
          <w:noProof/>
          <w:szCs w:val="24"/>
        </w:rPr>
        <w:t>Journal Stainkudus</w:t>
      </w:r>
      <w:r w:rsidR="00F810A1" w:rsidRPr="00905296">
        <w:rPr>
          <w:rFonts w:ascii="Thimes" w:hAnsi="Thimes" w:cs="Times New Roman"/>
          <w:noProof/>
          <w:szCs w:val="24"/>
        </w:rPr>
        <w:t>. Retrieved from http://journal.stainkudus.ac.id/index.php/Libraria/article/download/1189/1082</w:t>
      </w:r>
    </w:p>
    <w:p w:rsidR="00884C4F" w:rsidRPr="00047CBF" w:rsidRDefault="00F810A1" w:rsidP="00047CBF">
      <w:pPr>
        <w:spacing w:before="120" w:after="120" w:line="240" w:lineRule="auto"/>
        <w:ind w:left="450" w:hanging="450"/>
        <w:jc w:val="both"/>
        <w:rPr>
          <w:rFonts w:ascii="Thimes" w:hAnsi="Thimes" w:cs="Thimes"/>
        </w:rPr>
      </w:pPr>
      <w:r w:rsidRPr="00905296">
        <w:rPr>
          <w:rFonts w:ascii="Thimes" w:hAnsi="Thimes" w:cs="Thimes"/>
        </w:rPr>
        <w:fldChar w:fldCharType="end"/>
      </w:r>
      <w:r w:rsidR="00884C4F" w:rsidRPr="00905296">
        <w:rPr>
          <w:rFonts w:ascii="Thimes" w:hAnsi="Thimes"/>
        </w:rPr>
        <w:fldChar w:fldCharType="begin" w:fldLock="1"/>
      </w:r>
      <w:r w:rsidR="00884C4F" w:rsidRPr="00905296">
        <w:rPr>
          <w:rFonts w:ascii="Thimes" w:hAnsi="Thimes"/>
        </w:rPr>
        <w:instrText xml:space="preserve">ADDIN Mendeley Bibliography CSL_BIBLIOGRAPHY </w:instrText>
      </w:r>
      <w:r w:rsidR="00884C4F" w:rsidRPr="00905296">
        <w:rPr>
          <w:rFonts w:ascii="Thimes" w:hAnsi="Thimes"/>
        </w:rPr>
        <w:fldChar w:fldCharType="separate"/>
      </w:r>
      <w:r w:rsidR="00884C4F" w:rsidRPr="00905296">
        <w:rPr>
          <w:rFonts w:ascii="Thimes" w:hAnsi="Thimes" w:cs="Times New Roman"/>
          <w:noProof/>
          <w:szCs w:val="24"/>
        </w:rPr>
        <w:t xml:space="preserve">Tim, Satgas GLS. (2018). </w:t>
      </w:r>
      <w:r w:rsidR="00884C4F" w:rsidRPr="00905296">
        <w:rPr>
          <w:rFonts w:ascii="Thimes" w:hAnsi="Thimes" w:cs="Times New Roman"/>
          <w:i/>
          <w:iCs/>
          <w:noProof/>
          <w:szCs w:val="24"/>
        </w:rPr>
        <w:t>Buku Panduan Praktis Gerakan Literasi Sekolah.</w:t>
      </w:r>
      <w:r w:rsidR="00884C4F" w:rsidRPr="00905296">
        <w:rPr>
          <w:rFonts w:ascii="Thimes" w:hAnsi="Thimes" w:cs="Times New Roman"/>
          <w:noProof/>
          <w:szCs w:val="24"/>
        </w:rPr>
        <w:t xml:space="preserve"> Jakarta: Kemdikbud Direektorat Jendral Pendidikan Dasar dan Menengah.</w:t>
      </w:r>
    </w:p>
    <w:p w:rsidR="00601CAE" w:rsidRPr="00905296" w:rsidRDefault="00884C4F" w:rsidP="00047CBF">
      <w:pPr>
        <w:tabs>
          <w:tab w:val="left" w:pos="450"/>
          <w:tab w:val="left" w:pos="720"/>
          <w:tab w:val="left" w:pos="900"/>
        </w:tabs>
        <w:spacing w:before="120" w:after="120" w:line="240" w:lineRule="auto"/>
        <w:ind w:left="450" w:hanging="450"/>
        <w:jc w:val="both"/>
        <w:rPr>
          <w:rFonts w:ascii="Thimes" w:hAnsi="Thimes"/>
          <w:noProof/>
        </w:rPr>
      </w:pPr>
      <w:r w:rsidRPr="00905296">
        <w:rPr>
          <w:rFonts w:ascii="Thimes" w:hAnsi="Thimes"/>
        </w:rPr>
        <w:fldChar w:fldCharType="begin" w:fldLock="1"/>
      </w:r>
      <w:r w:rsidRPr="00905296">
        <w:rPr>
          <w:rFonts w:ascii="Thimes" w:hAnsi="Thimes"/>
        </w:rPr>
        <w:instrText>ADDIN CSL_CITATION {"citationItems":[{"id":"ITEM-1","itemData":{"id":"ITEM-1","issued":{"date-parts":[["0"]]},"title":"Undang-undang No.3 Tahun 2017 tentang Sistem Perbukuan","type":"book"},"uris":["http://www.mendeley.com/documents/?uuid=c82dd279-2b65-402e-8561-25a8b4d477db"]}],"mendeley":{"formattedCitation":"(&lt;i&gt;Undang-undang No.3 Tahun 2017 tentang Sistem Perbukuan&lt;/i&gt;, n.d.)","manualFormatting":"Undang-undang No.3 Tahun 2017 tentang Sistem Perbukuan, n.d.    ","plainTextFormattedCitation":"(Undang-undang No.3 Tahun 2017 tentang Sistem Perbukuan, n.d.)","previouslyFormattedCitation":"(&lt;i&gt;Undang-undang No.3 Tahun 2017 tentang Sistem Perbukuan&lt;/i&gt;, n.d.)"},"properties":{"noteIndex":0},"schema":"https://github.com/citation-style-language/schema/raw/master/csl-citation.json"}</w:instrText>
      </w:r>
      <w:r w:rsidRPr="00905296">
        <w:rPr>
          <w:rFonts w:ascii="Thimes" w:hAnsi="Thimes"/>
        </w:rPr>
        <w:fldChar w:fldCharType="separate"/>
      </w:r>
      <w:r w:rsidRPr="00905296">
        <w:rPr>
          <w:rFonts w:ascii="Thimes" w:hAnsi="Thimes"/>
          <w:noProof/>
        </w:rPr>
        <w:t>Undang-undang</w:t>
      </w:r>
      <w:r w:rsidR="00601CAE" w:rsidRPr="00905296">
        <w:rPr>
          <w:rFonts w:ascii="Thimes" w:hAnsi="Thimes"/>
          <w:noProof/>
        </w:rPr>
        <w:t xml:space="preserve"> No.3 Tahun 2017 tentang Sistem </w:t>
      </w:r>
      <w:r w:rsidRPr="00905296">
        <w:rPr>
          <w:rFonts w:ascii="Thimes" w:hAnsi="Thimes"/>
          <w:noProof/>
        </w:rPr>
        <w:t xml:space="preserve">Perbukuan.  </w:t>
      </w:r>
    </w:p>
    <w:p w:rsidR="00601CAE" w:rsidRPr="00905296" w:rsidRDefault="00601CAE" w:rsidP="00047CBF">
      <w:pPr>
        <w:widowControl w:val="0"/>
        <w:autoSpaceDE w:val="0"/>
        <w:autoSpaceDN w:val="0"/>
        <w:adjustRightInd w:val="0"/>
        <w:spacing w:before="120" w:after="120" w:line="240" w:lineRule="auto"/>
        <w:ind w:left="450" w:hanging="450"/>
        <w:jc w:val="both"/>
        <w:rPr>
          <w:rFonts w:ascii="Thimes" w:hAnsi="Thimes"/>
          <w:noProof/>
        </w:rPr>
      </w:pPr>
      <w:r w:rsidRPr="00905296">
        <w:rPr>
          <w:rFonts w:ascii="Thimes" w:hAnsi="Thimes"/>
        </w:rPr>
        <w:fldChar w:fldCharType="begin" w:fldLock="1"/>
      </w:r>
      <w:r w:rsidRPr="00905296">
        <w:rPr>
          <w:rFonts w:ascii="Thimes" w:hAnsi="Thimes"/>
        </w:rPr>
        <w:instrText xml:space="preserve">ADDIN Mendeley Bibliography CSL_BIBLIOGRAPHY </w:instrText>
      </w:r>
      <w:r w:rsidRPr="00905296">
        <w:rPr>
          <w:rFonts w:ascii="Thimes" w:hAnsi="Thimes"/>
        </w:rPr>
        <w:fldChar w:fldCharType="separate"/>
      </w:r>
      <w:r w:rsidRPr="00905296">
        <w:rPr>
          <w:rFonts w:ascii="Thimes" w:hAnsi="Thimes" w:cs="Times New Roman"/>
          <w:noProof/>
          <w:szCs w:val="24"/>
        </w:rPr>
        <w:t xml:space="preserve">UNESCO. (2009). </w:t>
      </w:r>
      <w:r w:rsidRPr="00905296">
        <w:rPr>
          <w:rFonts w:ascii="Thimes" w:hAnsi="Thimes" w:cs="Times New Roman"/>
          <w:i/>
          <w:iCs/>
          <w:noProof/>
          <w:szCs w:val="24"/>
        </w:rPr>
        <w:t xml:space="preserve">Laporan Dunia UNESCO Berinvestasi dalam Keanekaragaman Budaya dan Dialog Antarbudaya. Tersedia di://www.unesco.org/en/world -reports/cultural-diversity. </w:t>
      </w:r>
      <w:r w:rsidR="00047CBF">
        <w:rPr>
          <w:rFonts w:ascii="Thimes" w:hAnsi="Thimes" w:cs="Times New Roman"/>
          <w:iCs/>
          <w:noProof/>
          <w:szCs w:val="24"/>
        </w:rPr>
        <w:t>Diakses 13 Maret 2020</w:t>
      </w:r>
      <w:r w:rsidRPr="00905296">
        <w:rPr>
          <w:rFonts w:ascii="Thimes" w:hAnsi="Thimes" w:cs="Times New Roman"/>
          <w:iCs/>
          <w:noProof/>
          <w:szCs w:val="24"/>
        </w:rPr>
        <w:t>.</w:t>
      </w:r>
    </w:p>
    <w:p w:rsidR="00601CAE" w:rsidRPr="00905296" w:rsidRDefault="00601CAE" w:rsidP="00047CBF">
      <w:pPr>
        <w:spacing w:after="0" w:line="240" w:lineRule="auto"/>
        <w:jc w:val="both"/>
        <w:rPr>
          <w:rFonts w:ascii="Thimes" w:hAnsi="Thimes"/>
        </w:rPr>
      </w:pPr>
      <w:r w:rsidRPr="00905296">
        <w:rPr>
          <w:rFonts w:ascii="Thimes" w:hAnsi="Thimes"/>
        </w:rPr>
        <w:fldChar w:fldCharType="end"/>
      </w:r>
    </w:p>
    <w:p w:rsidR="00601CAE" w:rsidRPr="00905296" w:rsidRDefault="00884C4F" w:rsidP="00047CBF">
      <w:pPr>
        <w:spacing w:after="0" w:line="240" w:lineRule="auto"/>
        <w:ind w:left="547" w:hanging="547"/>
        <w:jc w:val="both"/>
        <w:rPr>
          <w:rFonts w:ascii="Thimes" w:hAnsi="Thimes"/>
        </w:rPr>
      </w:pPr>
      <w:r w:rsidRPr="00905296">
        <w:rPr>
          <w:rFonts w:ascii="Thimes" w:hAnsi="Thimes"/>
          <w:noProof/>
        </w:rPr>
        <w:t xml:space="preserve"> </w:t>
      </w:r>
      <w:r w:rsidRPr="00905296">
        <w:rPr>
          <w:rFonts w:ascii="Thimes" w:hAnsi="Thimes"/>
        </w:rPr>
        <w:fldChar w:fldCharType="end"/>
      </w:r>
      <w:r w:rsidR="00601CAE" w:rsidRPr="00905296">
        <w:rPr>
          <w:rFonts w:ascii="Thimes" w:hAnsi="Thimes"/>
        </w:rPr>
        <w:fldChar w:fldCharType="begin" w:fldLock="1"/>
      </w:r>
      <w:r w:rsidR="00601CAE" w:rsidRPr="00905296">
        <w:rPr>
          <w:rFonts w:ascii="Thimes" w:hAnsi="Thimes"/>
        </w:rPr>
        <w:instrText xml:space="preserve">ADDIN Mendeley Bibliography CSL_BIBLIOGRAPHY </w:instrText>
      </w:r>
      <w:r w:rsidR="00601CAE" w:rsidRPr="00905296">
        <w:rPr>
          <w:rFonts w:ascii="Thimes" w:hAnsi="Thimes"/>
        </w:rPr>
        <w:fldChar w:fldCharType="separate"/>
      </w:r>
      <w:r w:rsidR="00601CAE" w:rsidRPr="00905296">
        <w:rPr>
          <w:rFonts w:ascii="Thimes" w:hAnsi="Thimes" w:cs="Times New Roman"/>
          <w:noProof/>
          <w:szCs w:val="24"/>
        </w:rPr>
        <w:t xml:space="preserve">Yaumi, M. (2012). </w:t>
      </w:r>
      <w:r w:rsidR="00601CAE" w:rsidRPr="00905296">
        <w:rPr>
          <w:rFonts w:ascii="Thimes" w:hAnsi="Thimes" w:cs="Times New Roman"/>
          <w:i/>
          <w:iCs/>
          <w:noProof/>
          <w:szCs w:val="24"/>
        </w:rPr>
        <w:t>Prinsip-Prinsip Desain Pembelajaran</w:t>
      </w:r>
      <w:r w:rsidR="00601CAE" w:rsidRPr="00905296">
        <w:rPr>
          <w:rFonts w:ascii="Thimes" w:hAnsi="Thimes" w:cs="Times New Roman"/>
          <w:noProof/>
          <w:szCs w:val="24"/>
        </w:rPr>
        <w:t>. Jakarta: PT Interpratama Mandiri.</w:t>
      </w:r>
    </w:p>
    <w:p w:rsidR="00601CAE" w:rsidRPr="00905296" w:rsidRDefault="00601CAE" w:rsidP="00047CBF">
      <w:pPr>
        <w:spacing w:before="120" w:after="120" w:line="240" w:lineRule="auto"/>
        <w:jc w:val="both"/>
        <w:rPr>
          <w:rFonts w:ascii="Thimes" w:hAnsi="Thimes"/>
        </w:rPr>
      </w:pPr>
      <w:r w:rsidRPr="00905296">
        <w:rPr>
          <w:rFonts w:ascii="Thimes" w:hAnsi="Thimes"/>
        </w:rPr>
        <w:fldChar w:fldCharType="end"/>
      </w:r>
    </w:p>
    <w:p w:rsidR="00601CAE" w:rsidRPr="00905296" w:rsidRDefault="00601CAE" w:rsidP="00047CBF">
      <w:pPr>
        <w:spacing w:before="120" w:after="120" w:line="240" w:lineRule="auto"/>
        <w:ind w:left="540" w:hanging="540"/>
        <w:jc w:val="both"/>
        <w:rPr>
          <w:rFonts w:ascii="Thimes" w:hAnsi="Thimes"/>
        </w:rPr>
      </w:pPr>
    </w:p>
    <w:p w:rsidR="00884C4F" w:rsidRPr="00905296" w:rsidRDefault="00884C4F" w:rsidP="00047CBF">
      <w:pPr>
        <w:widowControl w:val="0"/>
        <w:autoSpaceDE w:val="0"/>
        <w:autoSpaceDN w:val="0"/>
        <w:adjustRightInd w:val="0"/>
        <w:spacing w:before="120" w:after="120" w:line="240" w:lineRule="auto"/>
        <w:ind w:left="480" w:hanging="480"/>
        <w:jc w:val="both"/>
        <w:rPr>
          <w:rFonts w:ascii="Thimes" w:hAnsi="Thimes"/>
          <w:noProof/>
        </w:rPr>
      </w:pPr>
    </w:p>
    <w:p w:rsidR="00884C4F" w:rsidRPr="00905296" w:rsidRDefault="00884C4F" w:rsidP="00047CBF">
      <w:pPr>
        <w:spacing w:before="120" w:after="120" w:line="240" w:lineRule="auto"/>
        <w:jc w:val="both"/>
        <w:rPr>
          <w:rFonts w:ascii="Thimes" w:hAnsi="Thimes"/>
        </w:rPr>
      </w:pPr>
      <w:r w:rsidRPr="00905296">
        <w:rPr>
          <w:rFonts w:ascii="Thimes" w:hAnsi="Thimes"/>
        </w:rPr>
        <w:fldChar w:fldCharType="end"/>
      </w:r>
    </w:p>
    <w:p w:rsidR="00884C4F" w:rsidRPr="00905296" w:rsidRDefault="00884C4F" w:rsidP="00047CBF">
      <w:pPr>
        <w:widowControl w:val="0"/>
        <w:autoSpaceDE w:val="0"/>
        <w:autoSpaceDN w:val="0"/>
        <w:adjustRightInd w:val="0"/>
        <w:spacing w:before="120" w:after="120" w:line="240" w:lineRule="auto"/>
        <w:ind w:left="540" w:hanging="540"/>
        <w:jc w:val="both"/>
        <w:rPr>
          <w:rFonts w:ascii="Thimes" w:hAnsi="Thimes"/>
          <w:noProof/>
        </w:rPr>
      </w:pPr>
    </w:p>
    <w:p w:rsidR="00606093" w:rsidRPr="00905296" w:rsidRDefault="00606093" w:rsidP="00047CBF">
      <w:pPr>
        <w:spacing w:before="120" w:after="120" w:line="240" w:lineRule="auto"/>
        <w:jc w:val="both"/>
        <w:rPr>
          <w:rFonts w:ascii="Thimes" w:hAnsi="Thimes"/>
        </w:rPr>
      </w:pPr>
      <w:r w:rsidRPr="00905296">
        <w:rPr>
          <w:rFonts w:ascii="Thimes" w:hAnsi="Thimes"/>
        </w:rPr>
        <w:fldChar w:fldCharType="end"/>
      </w:r>
    </w:p>
    <w:p w:rsidR="00606093" w:rsidRPr="00905296" w:rsidRDefault="00606093" w:rsidP="00047CBF">
      <w:pPr>
        <w:widowControl w:val="0"/>
        <w:autoSpaceDE w:val="0"/>
        <w:autoSpaceDN w:val="0"/>
        <w:adjustRightInd w:val="0"/>
        <w:spacing w:after="0" w:line="240" w:lineRule="auto"/>
        <w:ind w:left="540" w:hanging="540"/>
        <w:jc w:val="both"/>
        <w:rPr>
          <w:rFonts w:ascii="Thimes" w:hAnsi="Thimes"/>
          <w:noProof/>
        </w:rPr>
      </w:pPr>
    </w:p>
    <w:p w:rsidR="00606093" w:rsidRPr="00905296" w:rsidRDefault="00606093" w:rsidP="00905296">
      <w:pPr>
        <w:spacing w:before="120" w:after="120" w:line="240" w:lineRule="auto"/>
        <w:jc w:val="both"/>
        <w:rPr>
          <w:rFonts w:ascii="Thimes" w:hAnsi="Thimes"/>
        </w:rPr>
      </w:pPr>
      <w:r w:rsidRPr="00905296">
        <w:rPr>
          <w:rFonts w:ascii="Thimes" w:hAnsi="Thimes"/>
        </w:rPr>
        <w:fldChar w:fldCharType="end"/>
      </w:r>
    </w:p>
    <w:p w:rsidR="00606093" w:rsidRPr="00905296" w:rsidRDefault="00606093" w:rsidP="00905296">
      <w:pPr>
        <w:widowControl w:val="0"/>
        <w:autoSpaceDE w:val="0"/>
        <w:autoSpaceDN w:val="0"/>
        <w:adjustRightInd w:val="0"/>
        <w:spacing w:before="120" w:after="120" w:line="240" w:lineRule="auto"/>
        <w:ind w:left="480" w:hanging="480"/>
        <w:jc w:val="both"/>
        <w:rPr>
          <w:rFonts w:ascii="Thimes" w:hAnsi="Thimes"/>
        </w:rPr>
      </w:pPr>
    </w:p>
    <w:p w:rsidR="00606093" w:rsidRPr="00905296" w:rsidRDefault="00606093" w:rsidP="00905296">
      <w:pPr>
        <w:spacing w:before="120" w:after="120" w:line="240" w:lineRule="auto"/>
        <w:jc w:val="both"/>
        <w:rPr>
          <w:rFonts w:ascii="Thimes" w:hAnsi="Thimes"/>
        </w:rPr>
      </w:pPr>
    </w:p>
    <w:p w:rsidR="00606093" w:rsidRPr="00905296" w:rsidRDefault="00606093" w:rsidP="00905296">
      <w:pPr>
        <w:spacing w:before="120" w:after="120" w:line="240" w:lineRule="auto"/>
        <w:jc w:val="both"/>
        <w:rPr>
          <w:rFonts w:ascii="Thimes" w:hAnsi="Thimes"/>
        </w:rPr>
      </w:pPr>
    </w:p>
    <w:p w:rsidR="00606093" w:rsidRPr="00905296" w:rsidRDefault="00606093" w:rsidP="00905296">
      <w:pPr>
        <w:spacing w:before="120" w:after="120" w:line="240" w:lineRule="auto"/>
        <w:jc w:val="both"/>
        <w:rPr>
          <w:rFonts w:ascii="Thimes" w:hAnsi="Thimes"/>
        </w:rPr>
      </w:pPr>
    </w:p>
    <w:p w:rsidR="00606093" w:rsidRPr="00905296" w:rsidRDefault="00606093" w:rsidP="00905296">
      <w:pPr>
        <w:spacing w:before="120" w:after="120" w:line="240" w:lineRule="auto"/>
        <w:jc w:val="both"/>
        <w:rPr>
          <w:rFonts w:ascii="Thimes" w:hAnsi="Thimes"/>
        </w:rPr>
      </w:pPr>
      <w:r w:rsidRPr="00905296">
        <w:rPr>
          <w:rFonts w:ascii="Thimes" w:hAnsi="Thimes"/>
        </w:rPr>
        <w:fldChar w:fldCharType="end"/>
      </w:r>
    </w:p>
    <w:p w:rsidR="00606093" w:rsidRPr="00905296" w:rsidRDefault="00606093" w:rsidP="00905296">
      <w:pPr>
        <w:widowControl w:val="0"/>
        <w:autoSpaceDE w:val="0"/>
        <w:autoSpaceDN w:val="0"/>
        <w:adjustRightInd w:val="0"/>
        <w:spacing w:before="120" w:after="120" w:line="240" w:lineRule="auto"/>
        <w:ind w:left="480" w:hanging="480"/>
        <w:jc w:val="both"/>
        <w:rPr>
          <w:rFonts w:ascii="Thimes" w:hAnsi="Thimes"/>
          <w:noProof/>
        </w:rPr>
      </w:pPr>
    </w:p>
    <w:p w:rsidR="00020F05" w:rsidRDefault="00020F05" w:rsidP="00905296">
      <w:pPr>
        <w:spacing w:before="120" w:after="120" w:line="240" w:lineRule="auto"/>
        <w:jc w:val="both"/>
      </w:pPr>
      <w:r w:rsidRPr="00905296">
        <w:rPr>
          <w:rFonts w:ascii="Thimes" w:hAnsi="Thimes"/>
        </w:rPr>
        <w:fldChar w:fldCharType="end"/>
      </w:r>
    </w:p>
    <w:p w:rsidR="00020F05" w:rsidRDefault="00020F05" w:rsidP="00020F05">
      <w:pPr>
        <w:widowControl w:val="0"/>
        <w:autoSpaceDE w:val="0"/>
        <w:autoSpaceDN w:val="0"/>
        <w:adjustRightInd w:val="0"/>
        <w:spacing w:before="240" w:after="120" w:line="360" w:lineRule="auto"/>
        <w:ind w:left="480" w:hanging="480"/>
        <w:rPr>
          <w:rFonts w:ascii="Times New Roman" w:hAnsi="Times New Roman" w:cs="Times New Roman"/>
          <w:noProof/>
          <w:szCs w:val="24"/>
        </w:rPr>
      </w:pPr>
    </w:p>
    <w:p w:rsidR="00020F05" w:rsidRPr="00020F05" w:rsidRDefault="00020F05" w:rsidP="00020F05">
      <w:pPr>
        <w:widowControl w:val="0"/>
        <w:autoSpaceDE w:val="0"/>
        <w:autoSpaceDN w:val="0"/>
        <w:adjustRightInd w:val="0"/>
        <w:spacing w:before="240" w:after="120" w:line="360" w:lineRule="auto"/>
        <w:ind w:left="480" w:hanging="480"/>
        <w:rPr>
          <w:rFonts w:ascii="Times New Roman" w:hAnsi="Times New Roman" w:cs="Times New Roman"/>
          <w:noProof/>
        </w:rPr>
      </w:pPr>
    </w:p>
    <w:p w:rsidR="005E26AF" w:rsidRDefault="003D062C" w:rsidP="009B24D2">
      <w:pPr>
        <w:spacing w:before="240" w:after="120" w:line="360" w:lineRule="auto"/>
        <w:jc w:val="both"/>
        <w:rPr>
          <w:rFonts w:ascii="Times New Roman" w:hAnsi="Times New Roman" w:cs="Times New Roman"/>
        </w:rPr>
      </w:pPr>
      <w:r>
        <w:rPr>
          <w:rFonts w:ascii="Times New Roman" w:hAnsi="Times New Roman" w:cs="Times New Roman"/>
        </w:rPr>
        <w:fldChar w:fldCharType="end"/>
      </w:r>
    </w:p>
    <w:p w:rsidR="005E26AF" w:rsidRDefault="005E26AF" w:rsidP="00A54ACA">
      <w:pPr>
        <w:spacing w:before="240" w:after="120" w:line="360" w:lineRule="auto"/>
        <w:jc w:val="both"/>
        <w:rPr>
          <w:rFonts w:ascii="Times New Roman" w:hAnsi="Times New Roman" w:cs="Times New Roman"/>
        </w:rPr>
      </w:pPr>
    </w:p>
    <w:p w:rsidR="00AA3997" w:rsidRDefault="00AA3997"/>
    <w:sectPr w:rsidR="00AA3997" w:rsidSect="00256C98">
      <w:type w:val="continuous"/>
      <w:pgSz w:w="11907" w:h="18711"/>
      <w:pgMar w:top="1350" w:right="1080" w:bottom="1440" w:left="1080" w:header="851" w:footer="709" w:gutter="0"/>
      <w:pgNumType w:start="2"/>
      <w:cols w:num="2"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16842" w:rsidRDefault="00616842" w:rsidP="0074608D">
      <w:pPr>
        <w:spacing w:after="0" w:line="240" w:lineRule="auto"/>
      </w:pPr>
      <w:r>
        <w:separator/>
      </w:r>
    </w:p>
  </w:endnote>
  <w:endnote w:type="continuationSeparator" w:id="0">
    <w:p w:rsidR="00616842" w:rsidRDefault="00616842" w:rsidP="007460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Thimes">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Segoe Print">
    <w:panose1 w:val="02000600000000000000"/>
    <w:charset w:val="00"/>
    <w:family w:val="auto"/>
    <w:pitch w:val="variable"/>
    <w:sig w:usb0="0000028F" w:usb1="00000000" w:usb2="00000000" w:usb3="00000000" w:csb0="0000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142F6" w:rsidRPr="00BE239B" w:rsidRDefault="00286125" w:rsidP="00E142F6">
    <w:pPr>
      <w:pStyle w:val="Footer"/>
      <w:jc w:val="right"/>
      <w:rPr>
        <w:rFonts w:ascii="Times New Roman" w:hAnsi="Times New Roman" w:cs="Times New Roman"/>
      </w:rPr>
    </w:pPr>
    <w:r>
      <w:rPr>
        <w:rFonts w:ascii="Times New Roman" w:hAnsi="Times New Roman" w:cs="Times New Roman"/>
        <w:lang w:val="en-US"/>
      </w:rPr>
      <w:t xml:space="preserve">Jurnal Basicedu Vol </w:t>
    </w:r>
    <w:r w:rsidR="0074608D">
      <w:rPr>
        <w:rFonts w:ascii="Times New Roman" w:hAnsi="Times New Roman" w:cs="Times New Roman"/>
        <w:lang w:val="en-US"/>
      </w:rPr>
      <w:t>4</w:t>
    </w:r>
    <w:r>
      <w:rPr>
        <w:rFonts w:ascii="Times New Roman" w:hAnsi="Times New Roman" w:cs="Times New Roman"/>
        <w:lang w:val="en-US"/>
      </w:rPr>
      <w:t xml:space="preserve"> No </w:t>
    </w:r>
    <w:r w:rsidR="0074608D">
      <w:rPr>
        <w:rFonts w:ascii="Times New Roman" w:hAnsi="Times New Roman" w:cs="Times New Roman"/>
        <w:lang w:val="en-US"/>
      </w:rPr>
      <w:t xml:space="preserve">4 Tahun </w:t>
    </w:r>
    <w:proofErr w:type="gramStart"/>
    <w:r w:rsidR="0074608D">
      <w:rPr>
        <w:rFonts w:ascii="Times New Roman" w:hAnsi="Times New Roman" w:cs="Times New Roman"/>
        <w:lang w:val="en-US"/>
      </w:rPr>
      <w:t>2020</w:t>
    </w:r>
    <w:r>
      <w:rPr>
        <w:rFonts w:ascii="Times New Roman" w:hAnsi="Times New Roman" w:cs="Times New Roman"/>
      </w:rPr>
      <w:t xml:space="preserve"> </w:t>
    </w:r>
    <w:r>
      <w:rPr>
        <w:rFonts w:ascii="Times New Roman" w:hAnsi="Times New Roman" w:cs="Times New Roman"/>
        <w:lang w:val="en-US"/>
      </w:rPr>
      <w:t xml:space="preserve"> p</w:t>
    </w:r>
    <w:proofErr w:type="gramEnd"/>
    <w:r>
      <w:rPr>
        <w:rFonts w:ascii="Times New Roman" w:hAnsi="Times New Roman" w:cs="Times New Roman"/>
        <w:lang w:val="en-US"/>
      </w:rPr>
      <w:t>-ISSN 2580-3735 e-ISSN 2580-1147</w:t>
    </w:r>
  </w:p>
  <w:p w:rsidR="00E142F6" w:rsidRDefault="00E142F6">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16842" w:rsidRDefault="00616842" w:rsidP="0074608D">
      <w:pPr>
        <w:spacing w:after="0" w:line="240" w:lineRule="auto"/>
      </w:pPr>
      <w:r>
        <w:separator/>
      </w:r>
    </w:p>
  </w:footnote>
  <w:footnote w:type="continuationSeparator" w:id="0">
    <w:p w:rsidR="00616842" w:rsidRDefault="00616842" w:rsidP="0074608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142F6" w:rsidRPr="0070159C" w:rsidRDefault="00286125" w:rsidP="00E142F6">
    <w:pPr>
      <w:pStyle w:val="Header"/>
      <w:jc w:val="both"/>
      <w:rPr>
        <w:rFonts w:ascii="Times New Roman" w:hAnsi="Times New Roman" w:cs="Times New Roman"/>
        <w:i/>
        <w:lang w:val="en-US"/>
      </w:rPr>
    </w:pPr>
    <w:r w:rsidRPr="006456CD">
      <w:rPr>
        <w:rFonts w:ascii="Times New Roman" w:hAnsi="Times New Roman" w:cs="Times New Roman"/>
      </w:rPr>
      <w:fldChar w:fldCharType="begin"/>
    </w:r>
    <w:r w:rsidRPr="006456CD">
      <w:rPr>
        <w:rFonts w:ascii="Times New Roman" w:hAnsi="Times New Roman" w:cs="Times New Roman"/>
      </w:rPr>
      <w:instrText xml:space="preserve"> PAGE   \* MERGEFORMAT </w:instrText>
    </w:r>
    <w:r w:rsidRPr="006456CD">
      <w:rPr>
        <w:rFonts w:ascii="Times New Roman" w:hAnsi="Times New Roman" w:cs="Times New Roman"/>
      </w:rPr>
      <w:fldChar w:fldCharType="separate"/>
    </w:r>
    <w:r w:rsidRPr="00BE77BE">
      <w:rPr>
        <w:rFonts w:ascii="Times New Roman" w:hAnsi="Times New Roman" w:cs="Times New Roman"/>
        <w:b/>
        <w:bCs/>
        <w:noProof/>
      </w:rPr>
      <w:t>2</w:t>
    </w:r>
    <w:r w:rsidRPr="006456CD">
      <w:rPr>
        <w:rFonts w:ascii="Times New Roman" w:hAnsi="Times New Roman" w:cs="Times New Roman"/>
      </w:rPr>
      <w:fldChar w:fldCharType="end"/>
    </w:r>
    <w:r w:rsidRPr="006456CD">
      <w:rPr>
        <w:rFonts w:ascii="Times New Roman" w:hAnsi="Times New Roman" w:cs="Times New Roman"/>
        <w:b/>
        <w:bCs/>
      </w:rPr>
      <w:t xml:space="preserve"> </w:t>
    </w:r>
    <w:r w:rsidRPr="001B6D6F">
      <w:t>|</w:t>
    </w:r>
    <w:r w:rsidRPr="001B6D6F">
      <w:rPr>
        <w:b/>
        <w:bCs/>
      </w:rPr>
      <w:t xml:space="preserve"> </w:t>
    </w:r>
    <w:r>
      <w:rPr>
        <w:rFonts w:ascii="Times New Roman" w:hAnsi="Times New Roman" w:cs="Times New Roman"/>
        <w:i/>
        <w:noProof/>
        <w:lang w:val="en-US"/>
      </w:rPr>
      <w:t xml:space="preserve">Analisis Pemahaman Konsep Matematis Siswa Kelas 5 Sekolah Dasar pada Materi Pecahan </w:t>
    </w:r>
    <w:r w:rsidRPr="0070159C">
      <w:rPr>
        <w:rFonts w:ascii="Times New Roman" w:hAnsi="Times New Roman" w:cs="Times New Roman"/>
        <w:i/>
        <w:noProof/>
        <w:lang w:val="en-US"/>
      </w:rPr>
      <w:t xml:space="preserve">– </w:t>
    </w:r>
    <w:r>
      <w:rPr>
        <w:rFonts w:ascii="Times New Roman" w:hAnsi="Times New Roman" w:cs="Times New Roman"/>
        <w:i/>
        <w:noProof/>
        <w:lang w:val="en-US"/>
      </w:rPr>
      <w:t>Een Unaenah, Muhammad Syarif Sumantri</w:t>
    </w:r>
  </w:p>
  <w:p w:rsidR="00E142F6" w:rsidRPr="001B6D6F" w:rsidRDefault="00E142F6">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142F6" w:rsidRPr="00396B36" w:rsidRDefault="00286125" w:rsidP="0074608D">
    <w:pPr>
      <w:tabs>
        <w:tab w:val="left" w:pos="270"/>
      </w:tabs>
      <w:spacing w:after="0" w:line="240" w:lineRule="auto"/>
      <w:ind w:left="360" w:hanging="360"/>
      <w:jc w:val="both"/>
      <w:rPr>
        <w:rFonts w:ascii="Times New Roman" w:hAnsi="Times New Roman" w:cs="Times New Roman"/>
        <w:b/>
        <w:sz w:val="24"/>
        <w:szCs w:val="24"/>
        <w:lang w:val="en-US"/>
      </w:rPr>
    </w:pPr>
    <w:r w:rsidRPr="00006FDD">
      <w:fldChar w:fldCharType="begin"/>
    </w:r>
    <w:r w:rsidRPr="00006FDD">
      <w:instrText xml:space="preserve"> PAGE   \* MERGEFORMAT </w:instrText>
    </w:r>
    <w:r w:rsidRPr="00006FDD">
      <w:fldChar w:fldCharType="separate"/>
    </w:r>
    <w:r w:rsidR="00EC56E0" w:rsidRPr="00EC56E0">
      <w:rPr>
        <w:rFonts w:ascii="Times New Roman" w:hAnsi="Times New Roman" w:cs="Times New Roman"/>
        <w:noProof/>
      </w:rPr>
      <w:t>10</w:t>
    </w:r>
    <w:r w:rsidRPr="00006FDD">
      <w:fldChar w:fldCharType="end"/>
    </w:r>
    <w:r w:rsidRPr="00006FDD">
      <w:rPr>
        <w:rFonts w:ascii="Times New Roman" w:hAnsi="Times New Roman" w:cs="Times New Roman"/>
        <w:noProof/>
        <w:lang w:val="en-US"/>
      </w:rPr>
      <w:t xml:space="preserve"> </w:t>
    </w:r>
    <w:r>
      <w:rPr>
        <w:noProof/>
        <w:lang w:val="en-US"/>
      </w:rPr>
      <w:t xml:space="preserve">   </w:t>
    </w:r>
    <w:r w:rsidR="0074608D">
      <w:rPr>
        <w:rFonts w:ascii="Times New Roman" w:hAnsi="Times New Roman" w:cs="Times New Roman"/>
        <w:i/>
        <w:noProof/>
        <w:lang w:val="en-US"/>
      </w:rPr>
      <w:t>Pengembangan Media Pembelajaran Berbasis E-Bookstory untuk Meningkatkan Literasi Membaca Siswa Kelas 5 SD – Desy Getri Sari Gogahu, Tego Prasetyo.</w:t>
    </w:r>
  </w:p>
  <w:p w:rsidR="00E142F6" w:rsidRPr="006A281F" w:rsidRDefault="00E142F6" w:rsidP="00E142F6">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967DB7"/>
    <w:multiLevelType w:val="hybridMultilevel"/>
    <w:tmpl w:val="1E8C3A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BF7DF7"/>
    <w:multiLevelType w:val="hybridMultilevel"/>
    <w:tmpl w:val="1BF4B626"/>
    <w:lvl w:ilvl="0" w:tplc="81C02754">
      <w:start w:val="1"/>
      <w:numFmt w:val="decimal"/>
      <w:lvlText w:val="%1."/>
      <w:lvlJc w:val="left"/>
      <w:pPr>
        <w:ind w:left="451" w:hanging="360"/>
      </w:pPr>
      <w:rPr>
        <w:rFonts w:hint="default"/>
        <w:b w:val="0"/>
      </w:rPr>
    </w:lvl>
    <w:lvl w:ilvl="1" w:tplc="04090019" w:tentative="1">
      <w:start w:val="1"/>
      <w:numFmt w:val="lowerLetter"/>
      <w:lvlText w:val="%2."/>
      <w:lvlJc w:val="left"/>
      <w:pPr>
        <w:ind w:left="1171" w:hanging="360"/>
      </w:pPr>
    </w:lvl>
    <w:lvl w:ilvl="2" w:tplc="0409001B" w:tentative="1">
      <w:start w:val="1"/>
      <w:numFmt w:val="lowerRoman"/>
      <w:lvlText w:val="%3."/>
      <w:lvlJc w:val="right"/>
      <w:pPr>
        <w:ind w:left="1891" w:hanging="180"/>
      </w:pPr>
    </w:lvl>
    <w:lvl w:ilvl="3" w:tplc="0409000F" w:tentative="1">
      <w:start w:val="1"/>
      <w:numFmt w:val="decimal"/>
      <w:lvlText w:val="%4."/>
      <w:lvlJc w:val="left"/>
      <w:pPr>
        <w:ind w:left="2611" w:hanging="360"/>
      </w:pPr>
    </w:lvl>
    <w:lvl w:ilvl="4" w:tplc="04090019" w:tentative="1">
      <w:start w:val="1"/>
      <w:numFmt w:val="lowerLetter"/>
      <w:lvlText w:val="%5."/>
      <w:lvlJc w:val="left"/>
      <w:pPr>
        <w:ind w:left="3331" w:hanging="360"/>
      </w:pPr>
    </w:lvl>
    <w:lvl w:ilvl="5" w:tplc="0409001B" w:tentative="1">
      <w:start w:val="1"/>
      <w:numFmt w:val="lowerRoman"/>
      <w:lvlText w:val="%6."/>
      <w:lvlJc w:val="right"/>
      <w:pPr>
        <w:ind w:left="4051" w:hanging="180"/>
      </w:pPr>
    </w:lvl>
    <w:lvl w:ilvl="6" w:tplc="0409000F" w:tentative="1">
      <w:start w:val="1"/>
      <w:numFmt w:val="decimal"/>
      <w:lvlText w:val="%7."/>
      <w:lvlJc w:val="left"/>
      <w:pPr>
        <w:ind w:left="4771" w:hanging="360"/>
      </w:pPr>
    </w:lvl>
    <w:lvl w:ilvl="7" w:tplc="04090019" w:tentative="1">
      <w:start w:val="1"/>
      <w:numFmt w:val="lowerLetter"/>
      <w:lvlText w:val="%8."/>
      <w:lvlJc w:val="left"/>
      <w:pPr>
        <w:ind w:left="5491" w:hanging="360"/>
      </w:pPr>
    </w:lvl>
    <w:lvl w:ilvl="8" w:tplc="0409001B" w:tentative="1">
      <w:start w:val="1"/>
      <w:numFmt w:val="lowerRoman"/>
      <w:lvlText w:val="%9."/>
      <w:lvlJc w:val="right"/>
      <w:pPr>
        <w:ind w:left="6211" w:hanging="180"/>
      </w:pPr>
    </w:lvl>
  </w:abstractNum>
  <w:abstractNum w:abstractNumId="2" w15:restartNumberingAfterBreak="0">
    <w:nsid w:val="1E026BDD"/>
    <w:multiLevelType w:val="hybridMultilevel"/>
    <w:tmpl w:val="3FE0C8A4"/>
    <w:lvl w:ilvl="0" w:tplc="0226B2C8">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2AF407A8"/>
    <w:multiLevelType w:val="hybridMultilevel"/>
    <w:tmpl w:val="53426C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7660336"/>
    <w:multiLevelType w:val="hybridMultilevel"/>
    <w:tmpl w:val="26BEB9AA"/>
    <w:lvl w:ilvl="0" w:tplc="0421000F">
      <w:start w:val="1"/>
      <w:numFmt w:val="decimal"/>
      <w:pStyle w:val="bulletlist"/>
      <w:lvlText w:val="%1."/>
      <w:lvlJc w:val="left"/>
      <w:pPr>
        <w:tabs>
          <w:tab w:val="num" w:pos="72"/>
        </w:tabs>
        <w:ind w:left="72" w:hanging="360"/>
      </w:pPr>
      <w:rPr>
        <w:rFonts w:cs="Times New Roman"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5" w15:restartNumberingAfterBreak="0">
    <w:nsid w:val="3D8D18A6"/>
    <w:multiLevelType w:val="hybridMultilevel"/>
    <w:tmpl w:val="DAD017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E5F0BFF"/>
    <w:multiLevelType w:val="hybridMultilevel"/>
    <w:tmpl w:val="CA3E588C"/>
    <w:lvl w:ilvl="0" w:tplc="5B1A68CE">
      <w:start w:val="1"/>
      <w:numFmt w:val="lowerLetter"/>
      <w:lvlText w:val="%1."/>
      <w:lvlJc w:val="left"/>
      <w:pPr>
        <w:ind w:left="54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1" w:tplc="21EE1F16">
      <w:start w:val="1"/>
      <w:numFmt w:val="lowerLetter"/>
      <w:lvlText w:val="%2"/>
      <w:lvlJc w:val="left"/>
      <w:pPr>
        <w:ind w:left="1342"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2" w:tplc="FE907B9A">
      <w:start w:val="1"/>
      <w:numFmt w:val="lowerRoman"/>
      <w:lvlText w:val="%3"/>
      <w:lvlJc w:val="left"/>
      <w:pPr>
        <w:ind w:left="2062"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3" w:tplc="64D4B186">
      <w:start w:val="1"/>
      <w:numFmt w:val="decimal"/>
      <w:lvlText w:val="%4"/>
      <w:lvlJc w:val="left"/>
      <w:pPr>
        <w:ind w:left="2782"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4" w:tplc="D682DDC6">
      <w:start w:val="1"/>
      <w:numFmt w:val="lowerLetter"/>
      <w:lvlText w:val="%5"/>
      <w:lvlJc w:val="left"/>
      <w:pPr>
        <w:ind w:left="3502"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5" w:tplc="8054937C">
      <w:start w:val="1"/>
      <w:numFmt w:val="lowerRoman"/>
      <w:lvlText w:val="%6"/>
      <w:lvlJc w:val="left"/>
      <w:pPr>
        <w:ind w:left="4222"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6" w:tplc="86B0A0AC">
      <w:start w:val="1"/>
      <w:numFmt w:val="decimal"/>
      <w:lvlText w:val="%7"/>
      <w:lvlJc w:val="left"/>
      <w:pPr>
        <w:ind w:left="4942"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7" w:tplc="75781196">
      <w:start w:val="1"/>
      <w:numFmt w:val="lowerLetter"/>
      <w:lvlText w:val="%8"/>
      <w:lvlJc w:val="left"/>
      <w:pPr>
        <w:ind w:left="5662"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8" w:tplc="ED46583A">
      <w:start w:val="1"/>
      <w:numFmt w:val="lowerRoman"/>
      <w:lvlText w:val="%9"/>
      <w:lvlJc w:val="left"/>
      <w:pPr>
        <w:ind w:left="6382"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abstractNum>
  <w:abstractNum w:abstractNumId="7" w15:restartNumberingAfterBreak="0">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8" w15:restartNumberingAfterBreak="0">
    <w:nsid w:val="42A32C7E"/>
    <w:multiLevelType w:val="hybridMultilevel"/>
    <w:tmpl w:val="89224056"/>
    <w:lvl w:ilvl="0" w:tplc="D2603CD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48BC0B8B"/>
    <w:multiLevelType w:val="hybridMultilevel"/>
    <w:tmpl w:val="A2B6CB76"/>
    <w:lvl w:ilvl="0" w:tplc="EAA08E5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4C0C1C71"/>
    <w:multiLevelType w:val="hybridMultilevel"/>
    <w:tmpl w:val="2B7A62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1352449"/>
    <w:multiLevelType w:val="hybridMultilevel"/>
    <w:tmpl w:val="EE306064"/>
    <w:lvl w:ilvl="0" w:tplc="270688FE">
      <w:start w:val="1"/>
      <w:numFmt w:val="decimal"/>
      <w:lvlText w:val="%1."/>
      <w:lvlJc w:val="left"/>
      <w:pPr>
        <w:ind w:left="630" w:hanging="360"/>
      </w:pPr>
      <w:rPr>
        <w:rFonts w:hint="default"/>
        <w:i w:val="0"/>
      </w:rPr>
    </w:lvl>
    <w:lvl w:ilvl="1" w:tplc="04090019">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2" w15:restartNumberingAfterBreak="0">
    <w:nsid w:val="51417E33"/>
    <w:multiLevelType w:val="hybridMultilevel"/>
    <w:tmpl w:val="6462A19E"/>
    <w:lvl w:ilvl="0" w:tplc="9CF4DF3A">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3B045B7"/>
    <w:multiLevelType w:val="hybridMultilevel"/>
    <w:tmpl w:val="4E441E4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61E38B6"/>
    <w:multiLevelType w:val="hybridMultilevel"/>
    <w:tmpl w:val="C1A2FDE6"/>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5" w15:restartNumberingAfterBreak="0">
    <w:nsid w:val="79550F27"/>
    <w:multiLevelType w:val="hybridMultilevel"/>
    <w:tmpl w:val="59D6CB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4"/>
  </w:num>
  <w:num w:numId="3">
    <w:abstractNumId w:val="3"/>
  </w:num>
  <w:num w:numId="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5"/>
  </w:num>
  <w:num w:numId="6">
    <w:abstractNumId w:val="2"/>
  </w:num>
  <w:num w:numId="7">
    <w:abstractNumId w:val="8"/>
  </w:num>
  <w:num w:numId="8">
    <w:abstractNumId w:val="11"/>
  </w:num>
  <w:num w:numId="9">
    <w:abstractNumId w:val="13"/>
  </w:num>
  <w:num w:numId="10">
    <w:abstractNumId w:val="14"/>
  </w:num>
  <w:num w:numId="11">
    <w:abstractNumId w:val="10"/>
  </w:num>
  <w:num w:numId="12">
    <w:abstractNumId w:val="0"/>
  </w:num>
  <w:num w:numId="13">
    <w:abstractNumId w:val="12"/>
  </w:num>
  <w:num w:numId="14">
    <w:abstractNumId w:val="9"/>
  </w:num>
  <w:num w:numId="15">
    <w:abstractNumId w:val="1"/>
  </w:num>
  <w:num w:numId="1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54ACA"/>
    <w:rsid w:val="00020F05"/>
    <w:rsid w:val="00035333"/>
    <w:rsid w:val="00047CBF"/>
    <w:rsid w:val="000A5C20"/>
    <w:rsid w:val="000F289C"/>
    <w:rsid w:val="000F4771"/>
    <w:rsid w:val="000F6901"/>
    <w:rsid w:val="0010508E"/>
    <w:rsid w:val="0011077A"/>
    <w:rsid w:val="00113CEE"/>
    <w:rsid w:val="00114C15"/>
    <w:rsid w:val="00182310"/>
    <w:rsid w:val="00191752"/>
    <w:rsid w:val="00197307"/>
    <w:rsid w:val="002136ED"/>
    <w:rsid w:val="00256C98"/>
    <w:rsid w:val="00261799"/>
    <w:rsid w:val="00262C6A"/>
    <w:rsid w:val="00265C5F"/>
    <w:rsid w:val="00277BFE"/>
    <w:rsid w:val="00286125"/>
    <w:rsid w:val="002A51A0"/>
    <w:rsid w:val="002D3AD1"/>
    <w:rsid w:val="002D432B"/>
    <w:rsid w:val="002E33F9"/>
    <w:rsid w:val="002F39F1"/>
    <w:rsid w:val="00300CC7"/>
    <w:rsid w:val="00380DEC"/>
    <w:rsid w:val="003D062C"/>
    <w:rsid w:val="00412853"/>
    <w:rsid w:val="00425687"/>
    <w:rsid w:val="00445366"/>
    <w:rsid w:val="00451E59"/>
    <w:rsid w:val="004749DB"/>
    <w:rsid w:val="0048362B"/>
    <w:rsid w:val="0048702D"/>
    <w:rsid w:val="004C2D71"/>
    <w:rsid w:val="004E51DC"/>
    <w:rsid w:val="004F4C02"/>
    <w:rsid w:val="00527B5A"/>
    <w:rsid w:val="0054179B"/>
    <w:rsid w:val="00574BC9"/>
    <w:rsid w:val="005E26AF"/>
    <w:rsid w:val="00601CAE"/>
    <w:rsid w:val="00606093"/>
    <w:rsid w:val="00616842"/>
    <w:rsid w:val="00642515"/>
    <w:rsid w:val="00650141"/>
    <w:rsid w:val="00674F5B"/>
    <w:rsid w:val="00683A8A"/>
    <w:rsid w:val="00693BA3"/>
    <w:rsid w:val="006D5C68"/>
    <w:rsid w:val="00730E0B"/>
    <w:rsid w:val="0074608D"/>
    <w:rsid w:val="00747BFB"/>
    <w:rsid w:val="007A238A"/>
    <w:rsid w:val="007C6356"/>
    <w:rsid w:val="007D04FA"/>
    <w:rsid w:val="007E22ED"/>
    <w:rsid w:val="007E7DF6"/>
    <w:rsid w:val="00806B5F"/>
    <w:rsid w:val="008379C9"/>
    <w:rsid w:val="00843B8E"/>
    <w:rsid w:val="008518CD"/>
    <w:rsid w:val="008678C3"/>
    <w:rsid w:val="00884C4F"/>
    <w:rsid w:val="008E7EEB"/>
    <w:rsid w:val="00905296"/>
    <w:rsid w:val="009557AC"/>
    <w:rsid w:val="00970E9E"/>
    <w:rsid w:val="009B24D2"/>
    <w:rsid w:val="009C7668"/>
    <w:rsid w:val="009D2213"/>
    <w:rsid w:val="009E3CD7"/>
    <w:rsid w:val="00A334A2"/>
    <w:rsid w:val="00A4730D"/>
    <w:rsid w:val="00A52CB3"/>
    <w:rsid w:val="00A54ACA"/>
    <w:rsid w:val="00A76863"/>
    <w:rsid w:val="00A86AD4"/>
    <w:rsid w:val="00AA3997"/>
    <w:rsid w:val="00B4101E"/>
    <w:rsid w:val="00B813F9"/>
    <w:rsid w:val="00BA0D9B"/>
    <w:rsid w:val="00BB5ED6"/>
    <w:rsid w:val="00BF13EB"/>
    <w:rsid w:val="00C42E39"/>
    <w:rsid w:val="00C576AA"/>
    <w:rsid w:val="00C952D8"/>
    <w:rsid w:val="00C96ABC"/>
    <w:rsid w:val="00D17B90"/>
    <w:rsid w:val="00D32554"/>
    <w:rsid w:val="00D53D6E"/>
    <w:rsid w:val="00D90653"/>
    <w:rsid w:val="00DA7337"/>
    <w:rsid w:val="00DE28AC"/>
    <w:rsid w:val="00DE4B5F"/>
    <w:rsid w:val="00E10EDB"/>
    <w:rsid w:val="00E142F6"/>
    <w:rsid w:val="00E366AE"/>
    <w:rsid w:val="00E55FEB"/>
    <w:rsid w:val="00E708BF"/>
    <w:rsid w:val="00E72419"/>
    <w:rsid w:val="00E877C4"/>
    <w:rsid w:val="00E97CC9"/>
    <w:rsid w:val="00EA6A4B"/>
    <w:rsid w:val="00EC56E0"/>
    <w:rsid w:val="00ED3B48"/>
    <w:rsid w:val="00F208FA"/>
    <w:rsid w:val="00F216F2"/>
    <w:rsid w:val="00F2720C"/>
    <w:rsid w:val="00F810A1"/>
    <w:rsid w:val="00FB1FF0"/>
    <w:rsid w:val="00FF15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5253B6"/>
  <w15:chartTrackingRefBased/>
  <w15:docId w15:val="{8E0473D9-055B-4E2D-A76C-C5A3592A44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54ACA"/>
    <w:pPr>
      <w:spacing w:after="200" w:line="276" w:lineRule="auto"/>
    </w:pPr>
    <w:rPr>
      <w:rFonts w:ascii="Calibri" w:eastAsia="Times New Roman" w:hAnsi="Calibri" w:cs="Arial"/>
      <w:lang w:val="id-ID"/>
    </w:rPr>
  </w:style>
  <w:style w:type="paragraph" w:styleId="Heading1">
    <w:name w:val="heading 1"/>
    <w:basedOn w:val="Normal"/>
    <w:next w:val="Normal"/>
    <w:link w:val="Heading1Char"/>
    <w:uiPriority w:val="9"/>
    <w:qFormat/>
    <w:rsid w:val="00A54ACA"/>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noProof/>
      <w:sz w:val="20"/>
      <w:szCs w:val="20"/>
      <w:lang w:val="en-US"/>
    </w:rPr>
  </w:style>
  <w:style w:type="paragraph" w:styleId="Heading2">
    <w:name w:val="heading 2"/>
    <w:basedOn w:val="Normal"/>
    <w:next w:val="Normal"/>
    <w:link w:val="Heading2Char"/>
    <w:uiPriority w:val="9"/>
    <w:qFormat/>
    <w:rsid w:val="00A54ACA"/>
    <w:pPr>
      <w:keepNext/>
      <w:keepLines/>
      <w:numPr>
        <w:ilvl w:val="1"/>
        <w:numId w:val="1"/>
      </w:numPr>
      <w:spacing w:before="120" w:after="60" w:line="240" w:lineRule="auto"/>
      <w:outlineLvl w:val="1"/>
    </w:pPr>
    <w:rPr>
      <w:rFonts w:ascii="Times New Roman" w:eastAsia="SimSun" w:hAnsi="Times New Roman" w:cs="Times New Roman"/>
      <w:i/>
      <w:iCs/>
      <w:noProof/>
      <w:sz w:val="20"/>
      <w:szCs w:val="20"/>
      <w:lang w:val="en-US"/>
    </w:rPr>
  </w:style>
  <w:style w:type="paragraph" w:styleId="Heading3">
    <w:name w:val="heading 3"/>
    <w:basedOn w:val="Normal"/>
    <w:next w:val="Normal"/>
    <w:link w:val="Heading3Char"/>
    <w:uiPriority w:val="9"/>
    <w:qFormat/>
    <w:rsid w:val="00A54ACA"/>
    <w:pPr>
      <w:numPr>
        <w:ilvl w:val="2"/>
        <w:numId w:val="1"/>
      </w:numPr>
      <w:spacing w:after="0" w:line="240" w:lineRule="exact"/>
      <w:jc w:val="both"/>
      <w:outlineLvl w:val="2"/>
    </w:pPr>
    <w:rPr>
      <w:rFonts w:ascii="Times New Roman" w:eastAsia="SimSun" w:hAnsi="Times New Roman" w:cs="Times New Roman"/>
      <w:i/>
      <w:iCs/>
      <w:noProof/>
      <w:sz w:val="20"/>
      <w:szCs w:val="20"/>
      <w:lang w:val="en-US"/>
    </w:rPr>
  </w:style>
  <w:style w:type="paragraph" w:styleId="Heading4">
    <w:name w:val="heading 4"/>
    <w:basedOn w:val="Normal"/>
    <w:next w:val="Normal"/>
    <w:link w:val="Heading4Char"/>
    <w:uiPriority w:val="9"/>
    <w:qFormat/>
    <w:rsid w:val="00A54ACA"/>
    <w:pPr>
      <w:numPr>
        <w:ilvl w:val="3"/>
        <w:numId w:val="1"/>
      </w:numPr>
      <w:spacing w:before="40" w:after="40" w:line="240" w:lineRule="auto"/>
      <w:jc w:val="both"/>
      <w:outlineLvl w:val="3"/>
    </w:pPr>
    <w:rPr>
      <w:rFonts w:ascii="Times New Roman" w:eastAsia="SimSun" w:hAnsi="Times New Roman" w:cs="Times New Roman"/>
      <w:i/>
      <w:iCs/>
      <w:noProo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54ACA"/>
    <w:rPr>
      <w:rFonts w:ascii="Times New Roman" w:eastAsia="SimSun" w:hAnsi="Times New Roman" w:cs="Times New Roman"/>
      <w:smallCaps/>
      <w:noProof/>
      <w:sz w:val="20"/>
      <w:szCs w:val="20"/>
    </w:rPr>
  </w:style>
  <w:style w:type="character" w:customStyle="1" w:styleId="Heading2Char">
    <w:name w:val="Heading 2 Char"/>
    <w:basedOn w:val="DefaultParagraphFont"/>
    <w:link w:val="Heading2"/>
    <w:uiPriority w:val="9"/>
    <w:rsid w:val="00A54ACA"/>
    <w:rPr>
      <w:rFonts w:ascii="Times New Roman" w:eastAsia="SimSun" w:hAnsi="Times New Roman" w:cs="Times New Roman"/>
      <w:i/>
      <w:iCs/>
      <w:noProof/>
      <w:sz w:val="20"/>
      <w:szCs w:val="20"/>
    </w:rPr>
  </w:style>
  <w:style w:type="character" w:customStyle="1" w:styleId="Heading3Char">
    <w:name w:val="Heading 3 Char"/>
    <w:basedOn w:val="DefaultParagraphFont"/>
    <w:link w:val="Heading3"/>
    <w:uiPriority w:val="9"/>
    <w:rsid w:val="00A54ACA"/>
    <w:rPr>
      <w:rFonts w:ascii="Times New Roman" w:eastAsia="SimSun" w:hAnsi="Times New Roman" w:cs="Times New Roman"/>
      <w:i/>
      <w:iCs/>
      <w:noProof/>
      <w:sz w:val="20"/>
      <w:szCs w:val="20"/>
    </w:rPr>
  </w:style>
  <w:style w:type="character" w:customStyle="1" w:styleId="Heading4Char">
    <w:name w:val="Heading 4 Char"/>
    <w:basedOn w:val="DefaultParagraphFont"/>
    <w:link w:val="Heading4"/>
    <w:uiPriority w:val="9"/>
    <w:rsid w:val="00A54ACA"/>
    <w:rPr>
      <w:rFonts w:ascii="Times New Roman" w:eastAsia="SimSun" w:hAnsi="Times New Roman" w:cs="Times New Roman"/>
      <w:i/>
      <w:iCs/>
      <w:noProof/>
      <w:sz w:val="20"/>
      <w:szCs w:val="20"/>
    </w:rPr>
  </w:style>
  <w:style w:type="paragraph" w:styleId="Header">
    <w:name w:val="header"/>
    <w:basedOn w:val="Normal"/>
    <w:link w:val="HeaderChar"/>
    <w:uiPriority w:val="99"/>
    <w:unhideWhenUsed/>
    <w:rsid w:val="00A54ACA"/>
    <w:pPr>
      <w:tabs>
        <w:tab w:val="center" w:pos="4513"/>
        <w:tab w:val="right" w:pos="9026"/>
      </w:tabs>
      <w:spacing w:after="0" w:line="240" w:lineRule="auto"/>
    </w:pPr>
  </w:style>
  <w:style w:type="character" w:customStyle="1" w:styleId="HeaderChar">
    <w:name w:val="Header Char"/>
    <w:basedOn w:val="DefaultParagraphFont"/>
    <w:link w:val="Header"/>
    <w:uiPriority w:val="99"/>
    <w:rsid w:val="00A54ACA"/>
    <w:rPr>
      <w:rFonts w:ascii="Calibri" w:eastAsia="Times New Roman" w:hAnsi="Calibri" w:cs="Arial"/>
      <w:lang w:val="id-ID"/>
    </w:rPr>
  </w:style>
  <w:style w:type="paragraph" w:styleId="Footer">
    <w:name w:val="footer"/>
    <w:basedOn w:val="Normal"/>
    <w:link w:val="FooterChar"/>
    <w:uiPriority w:val="99"/>
    <w:unhideWhenUsed/>
    <w:rsid w:val="00A54ACA"/>
    <w:pPr>
      <w:tabs>
        <w:tab w:val="center" w:pos="4513"/>
        <w:tab w:val="right" w:pos="9026"/>
      </w:tabs>
      <w:spacing w:after="0" w:line="240" w:lineRule="auto"/>
    </w:pPr>
  </w:style>
  <w:style w:type="character" w:customStyle="1" w:styleId="FooterChar">
    <w:name w:val="Footer Char"/>
    <w:basedOn w:val="DefaultParagraphFont"/>
    <w:link w:val="Footer"/>
    <w:uiPriority w:val="99"/>
    <w:rsid w:val="00A54ACA"/>
    <w:rPr>
      <w:rFonts w:ascii="Calibri" w:eastAsia="Times New Roman" w:hAnsi="Calibri" w:cs="Arial"/>
      <w:lang w:val="id-ID"/>
    </w:rPr>
  </w:style>
  <w:style w:type="paragraph" w:customStyle="1" w:styleId="StyleAuthorBold">
    <w:name w:val="Style Author + Bold"/>
    <w:basedOn w:val="Normal"/>
    <w:rsid w:val="00A54ACA"/>
    <w:pPr>
      <w:spacing w:before="240" w:after="40" w:line="240" w:lineRule="auto"/>
      <w:jc w:val="center"/>
    </w:pPr>
    <w:rPr>
      <w:rFonts w:ascii="Times New Roman" w:eastAsia="SimSun" w:hAnsi="Times New Roman" w:cs="Times New Roman"/>
      <w:b/>
      <w:bCs/>
      <w:noProof/>
      <w:lang w:val="en-US"/>
    </w:rPr>
  </w:style>
  <w:style w:type="paragraph" w:customStyle="1" w:styleId="abstrak">
    <w:name w:val="abstrak"/>
    <w:basedOn w:val="BodyText"/>
    <w:qFormat/>
    <w:rsid w:val="00A54ACA"/>
    <w:pPr>
      <w:spacing w:after="0" w:line="240" w:lineRule="auto"/>
      <w:ind w:left="567" w:right="567"/>
      <w:jc w:val="both"/>
    </w:pPr>
    <w:rPr>
      <w:rFonts w:ascii="Times New Roman" w:eastAsia="SimSun" w:hAnsi="Times New Roman" w:cs="Times New Roman"/>
      <w:spacing w:val="-1"/>
      <w:sz w:val="20"/>
      <w:szCs w:val="24"/>
      <w:lang w:val="en-US"/>
    </w:rPr>
  </w:style>
  <w:style w:type="paragraph" w:styleId="BodyText">
    <w:name w:val="Body Text"/>
    <w:basedOn w:val="Normal"/>
    <w:link w:val="BodyTextChar"/>
    <w:uiPriority w:val="99"/>
    <w:unhideWhenUsed/>
    <w:rsid w:val="00A54ACA"/>
    <w:pPr>
      <w:spacing w:after="120"/>
    </w:pPr>
  </w:style>
  <w:style w:type="character" w:customStyle="1" w:styleId="BodyTextChar">
    <w:name w:val="Body Text Char"/>
    <w:basedOn w:val="DefaultParagraphFont"/>
    <w:link w:val="BodyText"/>
    <w:uiPriority w:val="99"/>
    <w:rsid w:val="00A54ACA"/>
    <w:rPr>
      <w:rFonts w:ascii="Calibri" w:eastAsia="Times New Roman" w:hAnsi="Calibri" w:cs="Arial"/>
      <w:lang w:val="id-ID"/>
    </w:rPr>
  </w:style>
  <w:style w:type="paragraph" w:customStyle="1" w:styleId="Afiliasi">
    <w:name w:val="Afiliasi"/>
    <w:basedOn w:val="Normal"/>
    <w:qFormat/>
    <w:rsid w:val="00A54ACA"/>
    <w:pPr>
      <w:spacing w:before="40" w:after="40" w:line="240" w:lineRule="auto"/>
      <w:contextualSpacing/>
      <w:jc w:val="center"/>
    </w:pPr>
    <w:rPr>
      <w:rFonts w:ascii="Times New Roman" w:eastAsia="SimSun" w:hAnsi="Times New Roman" w:cs="Times New Roman"/>
      <w:noProof/>
      <w:sz w:val="20"/>
      <w:szCs w:val="20"/>
    </w:rPr>
  </w:style>
  <w:style w:type="paragraph" w:customStyle="1" w:styleId="bulletlist">
    <w:name w:val="bullet list"/>
    <w:basedOn w:val="BodyText"/>
    <w:rsid w:val="00A54ACA"/>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rsid w:val="00A54ACA"/>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rsid w:val="00A54ACA"/>
    <w:rPr>
      <w:i/>
      <w:iCs/>
      <w:sz w:val="15"/>
      <w:szCs w:val="15"/>
    </w:rPr>
  </w:style>
  <w:style w:type="paragraph" w:customStyle="1" w:styleId="tablecopy">
    <w:name w:val="table copy"/>
    <w:rsid w:val="00A54ACA"/>
    <w:pPr>
      <w:spacing w:after="0" w:line="240" w:lineRule="auto"/>
      <w:jc w:val="both"/>
    </w:pPr>
    <w:rPr>
      <w:rFonts w:ascii="Times New Roman" w:eastAsia="SimSun" w:hAnsi="Times New Roman" w:cs="Times New Roman"/>
      <w:noProof/>
      <w:sz w:val="16"/>
      <w:szCs w:val="16"/>
    </w:rPr>
  </w:style>
  <w:style w:type="paragraph" w:customStyle="1" w:styleId="DaftarPustaka">
    <w:name w:val="Daftar Pustaka"/>
    <w:basedOn w:val="Title"/>
    <w:qFormat/>
    <w:rsid w:val="00A54ACA"/>
    <w:pPr>
      <w:spacing w:before="120" w:after="120"/>
      <w:ind w:left="284" w:hanging="284"/>
      <w:contextualSpacing w:val="0"/>
      <w:jc w:val="both"/>
    </w:pPr>
    <w:rPr>
      <w:rFonts w:ascii="Times New Roman" w:eastAsia="Times New Roman" w:hAnsi="Times New Roman" w:cs="Times New Roman"/>
      <w:noProof/>
      <w:spacing w:val="0"/>
      <w:kern w:val="0"/>
      <w:sz w:val="20"/>
      <w:szCs w:val="24"/>
      <w:lang w:val="en-US"/>
    </w:rPr>
  </w:style>
  <w:style w:type="paragraph" w:styleId="Title">
    <w:name w:val="Title"/>
    <w:basedOn w:val="Normal"/>
    <w:next w:val="Normal"/>
    <w:link w:val="TitleChar"/>
    <w:uiPriority w:val="10"/>
    <w:qFormat/>
    <w:rsid w:val="00A54AC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54ACA"/>
    <w:rPr>
      <w:rFonts w:asciiTheme="majorHAnsi" w:eastAsiaTheme="majorEastAsia" w:hAnsiTheme="majorHAnsi" w:cstheme="majorBidi"/>
      <w:spacing w:val="-10"/>
      <w:kern w:val="28"/>
      <w:sz w:val="56"/>
      <w:szCs w:val="56"/>
      <w:lang w:val="id-ID"/>
    </w:rPr>
  </w:style>
  <w:style w:type="character" w:styleId="Hyperlink">
    <w:name w:val="Hyperlink"/>
    <w:basedOn w:val="DefaultParagraphFont"/>
    <w:uiPriority w:val="99"/>
    <w:unhideWhenUsed/>
    <w:rsid w:val="00A54ACA"/>
    <w:rPr>
      <w:color w:val="0563C1" w:themeColor="hyperlink"/>
      <w:u w:val="single"/>
    </w:rPr>
  </w:style>
  <w:style w:type="paragraph" w:styleId="ListParagraph">
    <w:name w:val="List Paragraph"/>
    <w:aliases w:val="Body of text,List Paragraph1,Body of text+1,Body of text+2,Body of text+3,List Paragraph11,Medium Grid 1 - Accent 21,Colorful List - Accent 11,HEADING 1"/>
    <w:basedOn w:val="Normal"/>
    <w:link w:val="ListParagraphChar"/>
    <w:uiPriority w:val="34"/>
    <w:qFormat/>
    <w:rsid w:val="00113CEE"/>
    <w:pPr>
      <w:spacing w:after="8" w:line="260" w:lineRule="auto"/>
      <w:ind w:left="720" w:hanging="10"/>
      <w:contextualSpacing/>
      <w:jc w:val="both"/>
    </w:pPr>
    <w:rPr>
      <w:rFonts w:ascii="Times New Roman" w:hAnsi="Times New Roman" w:cs="Times New Roman"/>
      <w:color w:val="000000"/>
      <w:sz w:val="24"/>
      <w:lang w:val="en-US"/>
    </w:rPr>
  </w:style>
  <w:style w:type="table" w:styleId="TableGrid">
    <w:name w:val="Table Grid"/>
    <w:basedOn w:val="TableNormal"/>
    <w:uiPriority w:val="59"/>
    <w:rsid w:val="007E22E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Body of text Char,List Paragraph1 Char,Body of text+1 Char,Body of text+2 Char,Body of text+3 Char,List Paragraph11 Char,Medium Grid 1 - Accent 21 Char,Colorful List - Accent 11 Char,HEADING 1 Char"/>
    <w:link w:val="ListParagraph"/>
    <w:uiPriority w:val="34"/>
    <w:qFormat/>
    <w:locked/>
    <w:rsid w:val="00674F5B"/>
    <w:rPr>
      <w:rFonts w:ascii="Times New Roman" w:eastAsia="Times New Roman" w:hAnsi="Times New Roman" w:cs="Times New Roman"/>
      <w:color w:val="000000"/>
      <w:sz w:val="24"/>
    </w:rPr>
  </w:style>
  <w:style w:type="table" w:styleId="GridTable2-Accent1">
    <w:name w:val="Grid Table 2 Accent 1"/>
    <w:basedOn w:val="TableNormal"/>
    <w:uiPriority w:val="47"/>
    <w:rsid w:val="00E72419"/>
    <w:pPr>
      <w:spacing w:after="0" w:line="240" w:lineRule="auto"/>
    </w:pPr>
    <w:tblPr>
      <w:tblStyleRowBandSize w:val="1"/>
      <w:tblStyleColBandSize w:val="1"/>
      <w:tblBorders>
        <w:top w:val="single" w:sz="2" w:space="0" w:color="9CC2E5" w:themeColor="accent1" w:themeTint="99"/>
        <w:bottom w:val="single" w:sz="2" w:space="0" w:color="9CC2E5" w:themeColor="accent1" w:themeTint="99"/>
        <w:insideH w:val="single" w:sz="2" w:space="0" w:color="9CC2E5" w:themeColor="accent1" w:themeTint="99"/>
        <w:insideV w:val="single" w:sz="2" w:space="0" w:color="9CC2E5" w:themeColor="accent1" w:themeTint="99"/>
      </w:tblBorders>
    </w:tblPr>
    <w:tblStylePr w:type="firstRow">
      <w:rPr>
        <w:b/>
        <w:bCs/>
      </w:rPr>
      <w:tblPr/>
      <w:tcPr>
        <w:tcBorders>
          <w:top w:val="nil"/>
          <w:bottom w:val="single" w:sz="12" w:space="0" w:color="9CC2E5" w:themeColor="accent1" w:themeTint="99"/>
          <w:insideH w:val="nil"/>
          <w:insideV w:val="nil"/>
        </w:tcBorders>
        <w:shd w:val="clear" w:color="auto" w:fill="FFFFFF" w:themeFill="background1"/>
      </w:tcPr>
    </w:tblStylePr>
    <w:tblStylePr w:type="lastRow">
      <w:rPr>
        <w:b/>
        <w:bCs/>
      </w:rPr>
      <w:tblPr/>
      <w:tcPr>
        <w:tcBorders>
          <w:top w:val="double" w:sz="2" w:space="0" w:color="9CC2E5"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GridTable2-Accent3">
    <w:name w:val="Grid Table 2 Accent 3"/>
    <w:basedOn w:val="TableNormal"/>
    <w:uiPriority w:val="47"/>
    <w:rsid w:val="00E72419"/>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Accent5">
    <w:name w:val="Grid Table 2 Accent 5"/>
    <w:basedOn w:val="TableNormal"/>
    <w:uiPriority w:val="47"/>
    <w:rsid w:val="00E72419"/>
    <w:pPr>
      <w:spacing w:after="0" w:line="240" w:lineRule="auto"/>
    </w:pPr>
    <w:tblPr>
      <w:tblStyleRowBandSize w:val="1"/>
      <w:tblStyleColBandSize w:val="1"/>
      <w:tblBorders>
        <w:top w:val="single" w:sz="2" w:space="0" w:color="8EAADB" w:themeColor="accent5" w:themeTint="99"/>
        <w:bottom w:val="single" w:sz="2" w:space="0" w:color="8EAADB" w:themeColor="accent5" w:themeTint="99"/>
        <w:insideH w:val="single" w:sz="2" w:space="0" w:color="8EAADB" w:themeColor="accent5" w:themeTint="99"/>
        <w:insideV w:val="single" w:sz="2" w:space="0" w:color="8EAADB" w:themeColor="accent5" w:themeTint="99"/>
      </w:tblBorders>
    </w:tblPr>
    <w:tblStylePr w:type="firstRow">
      <w:rPr>
        <w:b/>
        <w:bCs/>
      </w:rPr>
      <w:tblPr/>
      <w:tcPr>
        <w:tcBorders>
          <w:top w:val="nil"/>
          <w:bottom w:val="single" w:sz="12" w:space="0" w:color="8EAADB" w:themeColor="accent5" w:themeTint="99"/>
          <w:insideH w:val="nil"/>
          <w:insideV w:val="nil"/>
        </w:tcBorders>
        <w:shd w:val="clear" w:color="auto" w:fill="FFFFFF" w:themeFill="background1"/>
      </w:tcPr>
    </w:tblStylePr>
    <w:tblStylePr w:type="lastRow">
      <w:rPr>
        <w:b/>
        <w:bCs/>
      </w:rPr>
      <w:tblPr/>
      <w:tcPr>
        <w:tcBorders>
          <w:top w:val="double" w:sz="2" w:space="0" w:color="8EAAD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GridTable1Light-Accent1">
    <w:name w:val="Grid Table 1 Light Accent 1"/>
    <w:basedOn w:val="TableNormal"/>
    <w:uiPriority w:val="46"/>
    <w:rsid w:val="000F4771"/>
    <w:pPr>
      <w:spacing w:after="0" w:line="240" w:lineRule="auto"/>
    </w:p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styleId="GridTable3-Accent5">
    <w:name w:val="Grid Table 3 Accent 5"/>
    <w:basedOn w:val="TableNormal"/>
    <w:uiPriority w:val="48"/>
    <w:rsid w:val="000F4771"/>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5" w:themeFillTint="33"/>
      </w:tcPr>
    </w:tblStylePr>
    <w:tblStylePr w:type="band1Horz">
      <w:tblPr/>
      <w:tcPr>
        <w:shd w:val="clear" w:color="auto" w:fill="D9E2F3" w:themeFill="accent5" w:themeFillTint="33"/>
      </w:tcPr>
    </w:tblStylePr>
    <w:tblStylePr w:type="neCell">
      <w:tblPr/>
      <w:tcPr>
        <w:tcBorders>
          <w:bottom w:val="single" w:sz="4" w:space="0" w:color="8EAADB" w:themeColor="accent5" w:themeTint="99"/>
        </w:tcBorders>
      </w:tcPr>
    </w:tblStylePr>
    <w:tblStylePr w:type="nwCell">
      <w:tblPr/>
      <w:tcPr>
        <w:tcBorders>
          <w:bottom w:val="single" w:sz="4" w:space="0" w:color="8EAADB" w:themeColor="accent5" w:themeTint="99"/>
        </w:tcBorders>
      </w:tcPr>
    </w:tblStylePr>
    <w:tblStylePr w:type="seCell">
      <w:tblPr/>
      <w:tcPr>
        <w:tcBorders>
          <w:top w:val="single" w:sz="4" w:space="0" w:color="8EAADB" w:themeColor="accent5" w:themeTint="99"/>
        </w:tcBorders>
      </w:tcPr>
    </w:tblStylePr>
    <w:tblStylePr w:type="swCell">
      <w:tblPr/>
      <w:tcPr>
        <w:tcBorders>
          <w:top w:val="single" w:sz="4" w:space="0" w:color="8EAADB" w:themeColor="accent5"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33331646">
      <w:bodyDiv w:val="1"/>
      <w:marLeft w:val="0"/>
      <w:marRight w:val="0"/>
      <w:marTop w:val="0"/>
      <w:marBottom w:val="0"/>
      <w:divBdr>
        <w:top w:val="none" w:sz="0" w:space="0" w:color="auto"/>
        <w:left w:val="none" w:sz="0" w:space="0" w:color="auto"/>
        <w:bottom w:val="none" w:sz="0" w:space="0" w:color="auto"/>
        <w:right w:val="none" w:sz="0" w:space="0" w:color="auto"/>
      </w:divBdr>
    </w:div>
    <w:div w:id="714041468">
      <w:bodyDiv w:val="1"/>
      <w:marLeft w:val="0"/>
      <w:marRight w:val="0"/>
      <w:marTop w:val="0"/>
      <w:marBottom w:val="0"/>
      <w:divBdr>
        <w:top w:val="none" w:sz="0" w:space="0" w:color="auto"/>
        <w:left w:val="none" w:sz="0" w:space="0" w:color="auto"/>
        <w:bottom w:val="none" w:sz="0" w:space="0" w:color="auto"/>
        <w:right w:val="none" w:sz="0" w:space="0" w:color="auto"/>
      </w:divBdr>
    </w:div>
    <w:div w:id="1597134289">
      <w:bodyDiv w:val="1"/>
      <w:marLeft w:val="0"/>
      <w:marRight w:val="0"/>
      <w:marTop w:val="0"/>
      <w:marBottom w:val="0"/>
      <w:divBdr>
        <w:top w:val="none" w:sz="0" w:space="0" w:color="auto"/>
        <w:left w:val="none" w:sz="0" w:space="0" w:color="auto"/>
        <w:bottom w:val="none" w:sz="0" w:space="0" w:color="auto"/>
        <w:right w:val="none" w:sz="0" w:space="0" w:color="auto"/>
      </w:divBdr>
    </w:div>
    <w:div w:id="17093357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tego.prasetyo@uksw.edu" TargetMode="Externa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292016601@student.uksw.edu"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https://jbasic.org/index.php/basicedu" TargetMode="External"/><Relationship Id="rId19" Type="http://schemas.openxmlformats.org/officeDocument/2006/relationships/hyperlink" Target="http://ebookstoryekosistem.com/"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424CC0-D092-4543-8E30-15F25DE3F1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16</TotalTime>
  <Pages>10</Pages>
  <Words>5091</Words>
  <Characters>29020</Characters>
  <Application>Microsoft Office Word</Application>
  <DocSecurity>0</DocSecurity>
  <Lines>241</Lines>
  <Paragraphs>68</Paragraphs>
  <ScaleCrop>false</ScaleCrop>
  <HeadingPairs>
    <vt:vector size="4" baseType="variant">
      <vt:variant>
        <vt:lpstr>Title</vt:lpstr>
      </vt:variant>
      <vt:variant>
        <vt:i4>1</vt:i4>
      </vt:variant>
      <vt:variant>
        <vt:lpstr>Headings</vt:lpstr>
      </vt:variant>
      <vt:variant>
        <vt:i4>1</vt:i4>
      </vt:variant>
    </vt:vector>
  </HeadingPairs>
  <TitlesOfParts>
    <vt:vector size="2" baseType="lpstr">
      <vt:lpstr/>
      <vt:lpstr>PENDAHULUAN</vt:lpstr>
    </vt:vector>
  </TitlesOfParts>
  <Company/>
  <LinksUpToDate>false</LinksUpToDate>
  <CharactersWithSpaces>340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8</cp:revision>
  <cp:lastPrinted>2020-08-02T04:03:00Z</cp:lastPrinted>
  <dcterms:created xsi:type="dcterms:W3CDTF">2020-07-25T09:12:00Z</dcterms:created>
  <dcterms:modified xsi:type="dcterms:W3CDTF">2020-08-02T0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ac90ace-acc2-3947-95b2-cc7a8fe4b2d4</vt:lpwstr>
  </property>
  <property fmtid="{D5CDD505-2E9C-101B-9397-08002B2CF9AE}" pid="24" name="Mendeley Citation Style_1">
    <vt:lpwstr>http://www.zotero.org/styles/apa</vt:lpwstr>
  </property>
</Properties>
</file>